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r w:rsidRPr="00467FCE">
        <w:t>Bacterial Community Dynamics in an Oyster Hatchery in Response to Probiotic Treatment</w:t>
      </w:r>
    </w:p>
    <w:p w14:paraId="3407196A" w14:textId="7C6908B8" w:rsidR="002868E2" w:rsidRPr="00376CC5" w:rsidRDefault="00467FCE" w:rsidP="00651CA2">
      <w:pPr>
        <w:pStyle w:val="AuthorList"/>
      </w:pPr>
      <w:r w:rsidRPr="00CD56D4">
        <w:rPr>
          <w:bCs/>
        </w:rPr>
        <w:t>Rebecca J. Stevick</w:t>
      </w:r>
      <w:r w:rsidRPr="00CD56D4">
        <w:rPr>
          <w:bCs/>
          <w:vertAlign w:val="superscript"/>
        </w:rPr>
        <w:t>1</w:t>
      </w:r>
      <w:r w:rsidRPr="00CD56D4">
        <w:rPr>
          <w:bCs/>
        </w:rPr>
        <w:t xml:space="preserve">, </w:t>
      </w:r>
      <w:commentRangeStart w:id="0"/>
      <w:proofErr w:type="spellStart"/>
      <w:r w:rsidRPr="00CD56D4">
        <w:rPr>
          <w:bCs/>
        </w:rPr>
        <w:t>Saebom</w:t>
      </w:r>
      <w:proofErr w:type="spellEnd"/>
      <w:r w:rsidRPr="00CD56D4">
        <w:rPr>
          <w:bCs/>
        </w:rPr>
        <w:t xml:space="preserve"> Sohn</w:t>
      </w:r>
      <w:commentRangeEnd w:id="0"/>
      <w:r w:rsidR="00C50D9F">
        <w:rPr>
          <w:rStyle w:val="CommentReference"/>
          <w:rFonts w:cstheme="minorBidi"/>
          <w:b w:val="0"/>
        </w:rPr>
        <w:commentReference w:id="0"/>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commentRangeStart w:id="1"/>
      <w:r w:rsidR="00120B5A">
        <w:rPr>
          <w:bCs/>
        </w:rPr>
        <w:t>Karin Tammi</w:t>
      </w:r>
      <w:r w:rsidR="00120B5A" w:rsidRPr="00CD56D4">
        <w:rPr>
          <w:bCs/>
          <w:vertAlign w:val="superscript"/>
        </w:rPr>
        <w:t>5</w:t>
      </w:r>
      <w:commentRangeEnd w:id="1"/>
      <w:r w:rsidR="00952619">
        <w:rPr>
          <w:rStyle w:val="CommentReference"/>
          <w:rFonts w:cstheme="minorBidi"/>
          <w:b w:val="0"/>
        </w:rPr>
        <w:commentReference w:id="1"/>
      </w:r>
      <w:r w:rsidR="00120B5A">
        <w:rPr>
          <w:bCs/>
        </w:rPr>
        <w:t xml:space="preserve">, </w:t>
      </w:r>
      <w:r w:rsidRPr="00CD56D4">
        <w:rPr>
          <w:bCs/>
        </w:rPr>
        <w:t>Roxanna Smolowitz</w:t>
      </w:r>
      <w:r w:rsidRPr="00CD56D4">
        <w:rPr>
          <w:bCs/>
          <w:vertAlign w:val="superscript"/>
        </w:rPr>
        <w:t>5</w:t>
      </w:r>
      <w:r w:rsidRPr="00CD56D4">
        <w:rPr>
          <w:bCs/>
        </w:rPr>
        <w:t>, Anton F. Post</w:t>
      </w:r>
      <w:r w:rsidRPr="00CD56D4">
        <w:rPr>
          <w:bCs/>
          <w:vertAlign w:val="superscript"/>
        </w:rPr>
        <w:t>6</w:t>
      </w:r>
      <w:r w:rsidRPr="00CD56D4">
        <w:rPr>
          <w:bCs/>
        </w:rPr>
        <w:t>, and Marta Gómez-Chiarri</w:t>
      </w:r>
      <w:proofErr w:type="gramStart"/>
      <w:r w:rsidR="005A7761">
        <w:rPr>
          <w:bCs/>
          <w:vertAlign w:val="superscript"/>
        </w:rPr>
        <w:t>2</w:t>
      </w:r>
      <w:r w:rsidRPr="00CD56D4">
        <w:rPr>
          <w:bCs/>
          <w:vertAlign w:val="superscript"/>
        </w:rPr>
        <w:t>,*</w:t>
      </w:r>
      <w:proofErr w:type="gramEnd"/>
    </w:p>
    <w:p w14:paraId="0F66B7E0" w14:textId="77777777" w:rsidR="002F13CE" w:rsidRPr="00CD56D4" w:rsidRDefault="002F13CE" w:rsidP="002F13CE">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72A8C0F9" w14:textId="77777777" w:rsidR="002F13CE" w:rsidRPr="00CD56D4" w:rsidRDefault="002F13CE" w:rsidP="002F13CE">
      <w:pPr>
        <w:spacing w:after="0"/>
        <w:rPr>
          <w:rFonts w:cs="Times New Roman"/>
        </w:rPr>
      </w:pPr>
      <w:r w:rsidRPr="00CD56D4">
        <w:rPr>
          <w:rFonts w:cs="Times New Roman"/>
          <w:vertAlign w:val="superscript"/>
        </w:rPr>
        <w:t>2</w:t>
      </w:r>
      <w:r w:rsidRPr="00CD56D4">
        <w:rPr>
          <w:rFonts w:cs="Times New Roman"/>
        </w:rPr>
        <w:t>Department of Fisheries, Animal and Veterinary Sciences, University of Rhode Island, Kingston, RI</w:t>
      </w:r>
      <w:r>
        <w:rPr>
          <w:rFonts w:cs="Times New Roman"/>
        </w:rPr>
        <w:t>, USA</w:t>
      </w:r>
    </w:p>
    <w:p w14:paraId="4EFFFDED" w14:textId="77777777" w:rsidR="002F13CE" w:rsidRPr="00CD56D4" w:rsidRDefault="002F13CE" w:rsidP="002F13CE">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4DBD5579" w14:textId="77777777" w:rsidR="002F13CE" w:rsidRPr="00CD56D4" w:rsidRDefault="002F13CE" w:rsidP="002F13CE">
      <w:pPr>
        <w:spacing w:after="0"/>
        <w:rPr>
          <w:rFonts w:cs="Times New Roman"/>
        </w:rPr>
      </w:pPr>
      <w:r w:rsidRPr="00CD56D4">
        <w:rPr>
          <w:rFonts w:cs="Times New Roman"/>
          <w:vertAlign w:val="superscript"/>
        </w:rPr>
        <w:t>4</w:t>
      </w:r>
      <w:r w:rsidRPr="00CD56D4">
        <w:rPr>
          <w:rFonts w:cs="Times New Roman"/>
        </w:rPr>
        <w:t>College of Pharmacy,</w:t>
      </w:r>
      <w:r w:rsidRPr="00E65F9E">
        <w:rPr>
          <w:rFonts w:cs="Times New Roman"/>
        </w:rPr>
        <w:t xml:space="preserve"> </w:t>
      </w:r>
      <w:r w:rsidRPr="00CD56D4">
        <w:rPr>
          <w:rFonts w:cs="Times New Roman"/>
        </w:rPr>
        <w:t>University of Rhode Island, Kingston, RI</w:t>
      </w:r>
      <w:r>
        <w:rPr>
          <w:rFonts w:cs="Times New Roman"/>
        </w:rPr>
        <w:t>, USA</w:t>
      </w:r>
    </w:p>
    <w:p w14:paraId="7384DDC4" w14:textId="77777777" w:rsidR="002F13CE" w:rsidRPr="00CD56D4" w:rsidRDefault="002F13CE" w:rsidP="002F13CE">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4B3CAE1A" w14:textId="0BB65D7A" w:rsidR="002F13CE" w:rsidRPr="00CD56D4" w:rsidRDefault="002F13CE" w:rsidP="002F13CE">
      <w:pPr>
        <w:spacing w:after="0"/>
        <w:rPr>
          <w:rFonts w:cs="Times New Roman"/>
        </w:rPr>
      </w:pPr>
      <w:commentRangeStart w:id="2"/>
      <w:r w:rsidRPr="00CD56D4">
        <w:rPr>
          <w:rFonts w:cs="Times New Roman"/>
          <w:vertAlign w:val="superscript"/>
        </w:rPr>
        <w:t>6</w:t>
      </w:r>
      <w:r w:rsidRPr="00CD56D4">
        <w:rPr>
          <w:rFonts w:cs="Times New Roman"/>
        </w:rPr>
        <w:t>Florida Atlantic University,</w:t>
      </w:r>
      <w:r w:rsidR="00952619">
        <w:rPr>
          <w:rFonts w:cs="Times New Roman"/>
        </w:rPr>
        <w:t xml:space="preserve"> Boca Raton</w:t>
      </w:r>
      <w:r w:rsidRPr="00CD56D4">
        <w:rPr>
          <w:rFonts w:cs="Times New Roman"/>
        </w:rPr>
        <w:t>, FL</w:t>
      </w:r>
      <w:r>
        <w:rPr>
          <w:rFonts w:cs="Times New Roman"/>
        </w:rPr>
        <w:t>, USA</w:t>
      </w:r>
      <w:commentRangeEnd w:id="2"/>
      <w:r w:rsidR="00F77E49">
        <w:rPr>
          <w:rStyle w:val="CommentReference"/>
        </w:rPr>
        <w:commentReference w:id="2"/>
      </w:r>
    </w:p>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55E7802A" w:rsidR="00EA3D3C" w:rsidRPr="00947883" w:rsidRDefault="00817DD6" w:rsidP="00947883">
      <w:pPr>
        <w:pStyle w:val="AuthorList"/>
      </w:pPr>
      <w:r w:rsidRPr="00947883">
        <w:t xml:space="preserve">Keywords: </w:t>
      </w:r>
      <w:r w:rsidR="00FE5526" w:rsidRPr="00947883">
        <w:t>bacterial</w:t>
      </w:r>
      <w:r w:rsidR="00DB6C38" w:rsidRPr="00947883">
        <w:t xml:space="preserve"> community,</w:t>
      </w:r>
      <w:r w:rsidR="000B0913" w:rsidRPr="00947883">
        <w:t xml:space="preserve"> 16S </w:t>
      </w:r>
      <w:r w:rsidR="00EB56DD">
        <w:t xml:space="preserve">rDNA </w:t>
      </w:r>
      <w:r w:rsidR="000B0913" w:rsidRPr="00947883">
        <w:t>sequencing,</w:t>
      </w:r>
      <w:r w:rsidR="00DB6C38" w:rsidRPr="00947883">
        <w:t> shellfish hatchery, probiotics</w:t>
      </w:r>
      <w:r w:rsidR="00FE5526" w:rsidRPr="00947883">
        <w:t xml:space="preserve">, </w:t>
      </w:r>
      <w:r w:rsidR="00E11C9F" w:rsidRPr="00E11C9F">
        <w:rPr>
          <w:i/>
        </w:rPr>
        <w:t>V</w:t>
      </w:r>
      <w:r w:rsidR="0048246A" w:rsidRPr="00E11C9F">
        <w:rPr>
          <w:i/>
        </w:rPr>
        <w:t>ibrio</w:t>
      </w:r>
      <w:r w:rsidR="008D5FEF">
        <w:t xml:space="preserve">, </w:t>
      </w:r>
      <w:r w:rsidR="008D5FEF" w:rsidRPr="00E11C9F">
        <w:rPr>
          <w:i/>
        </w:rPr>
        <w:t>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04C3E988" w14:textId="58C175A6" w:rsidR="00EA3D3C" w:rsidRDefault="005433E4" w:rsidP="00147395">
      <w:pPr>
        <w:rPr>
          <w:szCs w:val="24"/>
        </w:rPr>
      </w:pPr>
      <w:r>
        <w:rPr>
          <w:color w:val="000000"/>
        </w:rPr>
        <w:t xml:space="preserve">Larval oysters in hatcheries are susceptible to diseases caused by bacterial pathogens, including </w:t>
      </w:r>
      <w:r>
        <w:rPr>
          <w:i/>
          <w:iCs/>
          <w:color w:val="000000"/>
        </w:rPr>
        <w:t xml:space="preserve">Vibrio </w:t>
      </w:r>
      <w:r>
        <w:rPr>
          <w:color w:val="000000"/>
        </w:rPr>
        <w:t>spp</w:t>
      </w:r>
      <w:r>
        <w:rPr>
          <w:i/>
          <w:iCs/>
          <w:color w:val="000000"/>
        </w:rPr>
        <w:t>.</w:t>
      </w:r>
      <w:r>
        <w:rPr>
          <w:color w:val="000000"/>
        </w:rPr>
        <w:t xml:space="preserve"> Previous studies have shown that daily addition of the probiotic </w:t>
      </w:r>
      <w:r>
        <w:rPr>
          <w:i/>
          <w:iCs/>
          <w:color w:val="000000"/>
        </w:rPr>
        <w:t xml:space="preserve">Bacillus pumilus </w:t>
      </w:r>
      <w:r>
        <w:rPr>
          <w:color w:val="000000"/>
        </w:rPr>
        <w:t xml:space="preserve">RI06-95 to water in rearing tanks increases larval survival when challenged with the pathogen </w:t>
      </w:r>
      <w:r>
        <w:rPr>
          <w:i/>
          <w:iCs/>
          <w:color w:val="000000"/>
        </w:rPr>
        <w:t>Vibrio coralliilyticus</w:t>
      </w:r>
      <w:r>
        <w:rPr>
          <w:color w:val="000000"/>
        </w:rPr>
        <w:t>. We propose that the presence of probiotics causes shifts in bacterial community structure in rearing tanks, leading to a net decrease in the relative abundance of potential pathogens. During three trials spanning the 2012-2015 hatchery seasons, larvae, tank biofilm, and rearing water samples were collected from control and probiotic-treated tanks in an oyste</w:t>
      </w:r>
      <w:bookmarkStart w:id="3" w:name="_GoBack"/>
      <w:bookmarkEnd w:id="3"/>
      <w:r>
        <w:rPr>
          <w:color w:val="000000"/>
        </w:rPr>
        <w:t xml:space="preserve">r hatchery over a 12-day period following spawning. Samples were analyzed by 16S rDNA sequencing of the V4 or V6 regions followed by taxonomic classification, in order to determine bacterial community structures. There were significant differences in bacterial composition over time and between sample types, but no major effect of probiotics on the structure and diversity of bacterial communities (phylum level, Bray-Curtis k=2, 95% confidence). Probiotic treatment, however, led to a significantly higher proportion of </w:t>
      </w:r>
      <w:r>
        <w:rPr>
          <w:i/>
          <w:iCs/>
          <w:color w:val="000000"/>
        </w:rPr>
        <w:t>Oceanospirillales</w:t>
      </w:r>
      <w:r>
        <w:rPr>
          <w:color w:val="000000"/>
        </w:rPr>
        <w:t xml:space="preserve"> and </w:t>
      </w:r>
      <w:r>
        <w:rPr>
          <w:i/>
          <w:iCs/>
          <w:color w:val="000000"/>
        </w:rPr>
        <w:t>Bacillus</w:t>
      </w:r>
      <w:r>
        <w:rPr>
          <w:color w:val="000000"/>
        </w:rPr>
        <w:t xml:space="preserve"> spp. in water and oyster larva. Co-occurrence network analysis suggests that probiotic treatments have a systematic effect on bacterial community structures, mediated through select taxa associated with the probiotic target species.</w:t>
      </w:r>
    </w:p>
    <w:p w14:paraId="7A163CD4" w14:textId="3802A164" w:rsidR="002E5918" w:rsidRDefault="002E5918" w:rsidP="00147395">
      <w:pPr>
        <w:rPr>
          <w:szCs w:val="24"/>
        </w:rPr>
      </w:pPr>
    </w:p>
    <w:p w14:paraId="57F65677" w14:textId="77777777" w:rsidR="00B7331C" w:rsidRDefault="00B7331C" w:rsidP="00147395">
      <w:pPr>
        <w:rPr>
          <w:szCs w:val="24"/>
        </w:rPr>
      </w:pPr>
    </w:p>
    <w:p w14:paraId="2595A492" w14:textId="77777777" w:rsidR="005433E4" w:rsidRDefault="005433E4">
      <w:pPr>
        <w:spacing w:before="0" w:after="200" w:line="276" w:lineRule="auto"/>
        <w:rPr>
          <w:rFonts w:eastAsia="Cambria" w:cs="Times New Roman"/>
          <w:b/>
          <w:szCs w:val="24"/>
        </w:rPr>
      </w:pPr>
      <w:r>
        <w:br w:type="page"/>
      </w:r>
    </w:p>
    <w:p w14:paraId="17274318" w14:textId="11B3461E" w:rsidR="00B07448" w:rsidRDefault="00EA3D3C" w:rsidP="00B07448">
      <w:pPr>
        <w:pStyle w:val="Heading1"/>
      </w:pPr>
      <w:r w:rsidRPr="00376CC5">
        <w:lastRenderedPageBreak/>
        <w:t>Introduction</w:t>
      </w:r>
    </w:p>
    <w:p w14:paraId="0C6C895D" w14:textId="40545583" w:rsidR="002E5918" w:rsidRPr="00CD56D4" w:rsidRDefault="002E5918" w:rsidP="002E5918">
      <w:r>
        <w:t xml:space="preserve">Diseases caused by bacterial pathogens </w:t>
      </w:r>
      <w:r w:rsidR="005433E4">
        <w:t>result in</w:t>
      </w:r>
      <w:r w:rsidRPr="00CD56D4">
        <w:t xml:space="preserve"> losses in </w:t>
      </w:r>
      <w:r>
        <w:t>aquaculture</w:t>
      </w:r>
      <w:r w:rsidRPr="00CD56D4">
        <w:t xml:space="preserve"> and wild populations </w:t>
      </w:r>
      <w:r>
        <w:t xml:space="preserve">of commercially important shellfish and finfish </w:t>
      </w:r>
      <w:r w:rsidRPr="00CD56D4">
        <w:fldChar w:fldCharType="begin" w:fldLock="1"/>
      </w:r>
      <w:r w:rsidR="000628D5">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id" : "ITEM-3",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3",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Groner et al., 2016; Lafferty et al., 2015; P\u00e9rez-S\u00e1nchez et al., 2018)", "plainTextFormattedCitation" : "(Groner et al., 2016; Lafferty et al., 2015; P\u00e9rez-S\u00e1nchez et al., 2018)", "previouslyFormattedCitation" : "(Groner et al., 2016; Lafferty et al., 2015; P\u00e9rez-S\u00e1nchez et al., 2018)" }, "properties" : { "noteIndex" : 0 }, "schema" : "https://github.com/citation-style-language/schema/raw/master/csl-citation.json" }</w:instrText>
      </w:r>
      <w:r w:rsidRPr="00CD56D4">
        <w:fldChar w:fldCharType="separate"/>
      </w:r>
      <w:r w:rsidR="005C0C74" w:rsidRPr="005C0C74">
        <w:rPr>
          <w:noProof/>
        </w:rPr>
        <w:t>(Groner et al., 2016; Lafferty et al., 2015; Pérez-Sánchez et al., 2018)</w:t>
      </w:r>
      <w:r w:rsidRPr="00CD56D4">
        <w:fldChar w:fldCharType="end"/>
      </w:r>
      <w:r>
        <w:t>. World aquaculture production is valued at $1.</w:t>
      </w:r>
      <w:commentRangeStart w:id="4"/>
      <w:commentRangeStart w:id="5"/>
      <w:r>
        <w:t>57</w:t>
      </w:r>
      <w:commentRangeEnd w:id="4"/>
      <w:r w:rsidR="004209C4">
        <w:rPr>
          <w:rStyle w:val="CommentReference"/>
        </w:rPr>
        <w:commentReference w:id="4"/>
      </w:r>
      <w:commentRangeEnd w:id="5"/>
      <w:r w:rsidR="005433E4">
        <w:rPr>
          <w:rStyle w:val="CommentReference"/>
        </w:rPr>
        <w:commentReference w:id="5"/>
      </w:r>
      <w:r>
        <w:t xml:space="preserve"> trillion USD, and disease is a primary limiting factor on its growth and economic worth </w:t>
      </w:r>
      <w:r>
        <w:fldChar w:fldCharType="begin" w:fldLock="1"/>
      </w:r>
      <w:r w:rsidR="005433E4">
        <w:instrText>ADDIN CSL_CITATION { "citationItems" : [ { "id" : "ITEM-1", "itemData" : { "ISBN" : "9789250099873", "author" : [ { "dropping-particle" : "", "family" : "FAO", "given" : "", "non-dropping-particle" : "", "parse-names" : false, "suffix" : "" } ], "id" : "ITEM-1", "issued" : { "date-parts" : [ [ "2015" ] ] }, "title" : "Fishery and Aquaculture Statistics", "type" : "book" }, "uris" : [ "http://www.mendeley.com/documents/?uuid=9425111f-e1be-317c-b870-9944c2b5f433" ] }, { "id" : "ITEM-2",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2",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mendeley" : { "formattedCitation" : "(FAO, 2015; Stentiford et al., 2012)", "plainTextFormattedCitation" : "(FAO, 2015; Stentiford et al., 2012)", "previouslyFormattedCitation" : "(FAO, 2015; Stentiford et al., 2012)" }, "properties" : { "noteIndex" : 0 }, "schema" : "https://github.com/citation-style-language/schema/raw/master/csl-citation.json" }</w:instrText>
      </w:r>
      <w:r>
        <w:fldChar w:fldCharType="separate"/>
      </w:r>
      <w:r w:rsidRPr="007D5DCA">
        <w:rPr>
          <w:noProof/>
        </w:rPr>
        <w:t>(FAO, 2015;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533D5E">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4",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Dubert et al., 2017; Le Roux et al., 2016; Richards et al., 2015b)", "plainTextFormattedCitation" : "(Beaz-Hidalgo et al., 2010a; Dubert et al., 2017; Le Roux et al., 2016; Richards et al., 2015b)", "previouslyFormattedCitation" : "(Beaz-Hidalgo et al., 2010a; Dubert et al., 2017; Le Roux et al., 2016; Richards et al., 2015b)" }, "properties" : { "noteIndex" : 0 }, "schema" : "https://github.com/citation-style-language/schema/raw/master/csl-citation.json" }</w:instrText>
      </w:r>
      <w:r>
        <w:fldChar w:fldCharType="separate"/>
      </w:r>
      <w:r w:rsidR="00FF7D6F" w:rsidRPr="00FF7D6F">
        <w:rPr>
          <w:noProof/>
        </w:rPr>
        <w:t>(Beaz-Hidalgo et al., 2010a; Dubert et al., 2017; Le Roux et al., 2016; Richards et al., 2015b)</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which makes them difficult to avoid</w:t>
      </w:r>
      <w:r>
        <w:t xml:space="preserve">.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rsidR="005433E4">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mendeley" : { "formattedCitation" : "(Mckindsey et al., 2007)", "plainTextFormattedCitation" : "(Mckindsey et al., 2007)", "previouslyFormattedCitation" : "(Mckindsey et al., 2007)" }, "properties" : { "noteIndex" : 0 }, "schema" : "https://github.com/citation-style-language/schema/raw/master/csl-citation.json" }</w:instrText>
      </w:r>
      <w:r>
        <w:fldChar w:fldCharType="separate"/>
      </w:r>
      <w:r w:rsidRPr="007D5DCA">
        <w:rPr>
          <w:noProof/>
        </w:rPr>
        <w:t>(Mckindsey et al., 2007)</w:t>
      </w:r>
      <w:r>
        <w:fldChar w:fldCharType="end"/>
      </w:r>
      <w:r>
        <w:t>.</w:t>
      </w:r>
    </w:p>
    <w:p w14:paraId="3ADE5FB8" w14:textId="695CA29D"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f antibacterial substances, and improvement of water quality </w:t>
      </w:r>
      <w:r>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manualFormatting" : "(Gatesoupe, 1999; Kesarcodi-Watson et al., 2008, 2012; Prado et al., 2010)", "plainTextFormattedCitation" : "(Gatesoupe, 1999; Kesarcodi-Watson et al., 2008, 2012)", "previouslyFormattedCitation" : "(Gatesoupe, 1999; Kesarcodi-Watson et al., 2008, 2012)" }, "properties" : { "noteIndex" : 0 }, "schema" : "https://github.com/citation-style-language/schema/raw/master/csl-citation.json" }</w:instrText>
      </w:r>
      <w:r>
        <w:fldChar w:fldCharType="separate"/>
      </w:r>
      <w:r w:rsidRPr="007D5DCA">
        <w:rPr>
          <w:noProof/>
        </w:rPr>
        <w:t>(Gatesoupe, 1999; Kesarcodi-Watson et al., 2008, 2012</w:t>
      </w:r>
      <w:r w:rsidR="00FE58AB">
        <w:rPr>
          <w:noProof/>
        </w:rPr>
        <w:t xml:space="preserve">; </w:t>
      </w:r>
      <w:r w:rsidR="00FE58AB" w:rsidRPr="007D5DCA">
        <w:rPr>
          <w:noProof/>
        </w:rPr>
        <w:t>Prado et al., 2010</w:t>
      </w:r>
      <w:r w:rsidRPr="007D5DCA">
        <w:rPr>
          <w:noProof/>
        </w:rPr>
        <w:t>)</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pumilus </w:t>
      </w:r>
      <w:r>
        <w:t>RI06-95 significantly increases the</w:t>
      </w:r>
      <w:r w:rsidR="00FE58AB">
        <w:t>ir</w:t>
      </w:r>
      <w:r>
        <w:t xml:space="preserve"> survival </w:t>
      </w:r>
      <w:r w:rsidR="00FE58AB">
        <w:t xml:space="preserve">against </w:t>
      </w:r>
      <w:r>
        <w:t xml:space="preserve">challenge with the pathogen </w:t>
      </w:r>
      <w:r>
        <w:rPr>
          <w:i/>
        </w:rPr>
        <w:t xml:space="preserve">Vibrio </w:t>
      </w:r>
      <w:r w:rsidRPr="00953EF4">
        <w:rPr>
          <w:i/>
        </w:rPr>
        <w:t>coralliilyticus</w:t>
      </w:r>
      <w:r w:rsidR="00FE58AB">
        <w:rPr>
          <w:i/>
        </w:rPr>
        <w:t xml:space="preserve"> </w:t>
      </w:r>
      <w:r w:rsidR="00FE58AB" w:rsidRPr="00C20A70">
        <w:t>(</w:t>
      </w:r>
      <w:r w:rsidR="00FE58AB" w:rsidRPr="00FE58AB">
        <w:fldChar w:fldCharType="begin" w:fldLock="1"/>
      </w:r>
      <w:r w:rsidR="005433E4">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manualFormatting" : "Karim et al., 2013; ", "plainTextFormattedCitation" : "(Karim et al., 2013)", "previouslyFormattedCitation" : "(Karim et al., 2013)" }, "properties" : { "noteIndex" : 0 }, "schema" : "https://github.com/citation-style-language/schema/raw/master/csl-citation.json" }</w:instrText>
      </w:r>
      <w:r w:rsidR="00FE58AB" w:rsidRPr="00FE58AB">
        <w:fldChar w:fldCharType="separate"/>
      </w:r>
      <w:r w:rsidR="00FE58AB" w:rsidRPr="00FE58AB">
        <w:rPr>
          <w:noProof/>
        </w:rPr>
        <w:t xml:space="preserve">Karim et al., 2013; </w:t>
      </w:r>
      <w:r w:rsidR="00FE58AB" w:rsidRPr="00FE58AB">
        <w:fldChar w:fldCharType="end"/>
      </w:r>
      <w:r w:rsidR="00FE58AB" w:rsidRPr="007D5DCA">
        <w:rPr>
          <w:noProof/>
        </w:rPr>
        <w:t>Sohn et al., 2016)</w:t>
      </w:r>
      <w:r w:rsidR="00FE58AB">
        <w:rPr>
          <w:i/>
        </w:rPr>
        <w:t>.</w:t>
      </w:r>
      <w:r>
        <w:t xml:space="preserve"> Additionally, administration of this probiotic in a hatchery setting resulted in dramatic reductions in total </w:t>
      </w:r>
      <w:r>
        <w:rPr>
          <w:i/>
        </w:rPr>
        <w:t>Vibrio</w:t>
      </w:r>
      <w:r>
        <w:t xml:space="preserve"> </w:t>
      </w:r>
      <w:r w:rsidR="004209C4">
        <w:t xml:space="preserve">abundance </w:t>
      </w:r>
      <w:r w:rsidR="00FE58AB">
        <w:t>in tank water and surfaces</w:t>
      </w:r>
      <w:r>
        <w:t xml:space="preserve">, compared to the control tanks </w:t>
      </w:r>
      <w:r>
        <w:fldChar w:fldCharType="begin" w:fldLock="1"/>
      </w:r>
      <w:r w:rsidR="005433E4">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fldChar w:fldCharType="separate"/>
      </w:r>
      <w:r w:rsidRPr="007D5DCA">
        <w:rPr>
          <w:noProof/>
        </w:rPr>
        <w:t>(Sohn et al., 2016)</w:t>
      </w:r>
      <w:r>
        <w:fldChar w:fldCharType="end"/>
      </w:r>
      <w:r>
        <w:t>.</w:t>
      </w:r>
    </w:p>
    <w:p w14:paraId="000AF2C2" w14:textId="598CFACA" w:rsidR="002E5918" w:rsidRDefault="002E5918" w:rsidP="002E5918">
      <w:r w:rsidRPr="00E47D7B">
        <w:t xml:space="preserve">However, there is </w:t>
      </w:r>
      <w:r>
        <w:t>a</w:t>
      </w:r>
      <w:r w:rsidRPr="00E47D7B">
        <w:t xml:space="preserve"> lack of knowledge </w:t>
      </w:r>
      <w:r>
        <w:t>regarding</w:t>
      </w:r>
      <w:r w:rsidRPr="00E47D7B">
        <w:t xml:space="preserve"> the </w:t>
      </w:r>
      <w:r>
        <w:t>mechanisms</w:t>
      </w:r>
      <w:r w:rsidRPr="00E47D7B">
        <w:t xml:space="preserve"> </w:t>
      </w:r>
      <w:r>
        <w:t>by which</w:t>
      </w:r>
      <w:r w:rsidRPr="00E47D7B">
        <w:t xml:space="preserve"> probiotic</w:t>
      </w:r>
      <w:r>
        <w:t>s exert their</w:t>
      </w:r>
      <w:r w:rsidRPr="00E47D7B">
        <w:t xml:space="preserve"> effects</w:t>
      </w:r>
      <w:r>
        <w:t xml:space="preserve">. </w:t>
      </w:r>
      <w:r w:rsidRPr="00E47D7B">
        <w:t>There are also concerns about using probiotic bacteria to combat disease in aquaculture</w:t>
      </w:r>
      <w:r>
        <w:t>,</w:t>
      </w:r>
      <w:r w:rsidRPr="00E47D7B">
        <w:t xml:space="preserve"> as they will eventually disperse into the water and </w:t>
      </w:r>
      <w:r>
        <w:t>may thus affect bacterial</w:t>
      </w:r>
      <w:r w:rsidRPr="00E47D7B">
        <w:t xml:space="preserve"> diversity</w:t>
      </w:r>
      <w:r>
        <w:t xml:space="preserve"> in nature </w:t>
      </w:r>
      <w:r>
        <w:fldChar w:fldCharType="begin" w:fldLock="1"/>
      </w:r>
      <w:r w:rsidR="005433E4">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noteIndex" : 0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the host health </w:t>
      </w:r>
      <w:r>
        <w:fldChar w:fldCharType="begin" w:fldLock="1"/>
      </w:r>
      <w:r w:rsidR="005433E4">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noteIndex" : 0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5433E4">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noteIndex" : 0 }, "schema" : "https://github.com/citation-style-language/schema/raw/master/csl-citation.json" }</w:instrText>
      </w:r>
      <w:r>
        <w:fldChar w:fldCharType="separate"/>
      </w:r>
      <w:r w:rsidRPr="007D5DCA">
        <w:rPr>
          <w:noProof/>
        </w:rPr>
        <w:t>(Burge et al., 2016)</w:t>
      </w:r>
      <w:r>
        <w:fldChar w:fldCharType="end"/>
      </w:r>
      <w:r w:rsidRPr="00E47D7B">
        <w:t xml:space="preserve">. </w:t>
      </w:r>
      <w:r w:rsidR="004209C4">
        <w:t>Moreover, bacteria in oysters serve as an i</w:t>
      </w:r>
      <w:r w:rsidR="004209C4" w:rsidRPr="00CD56D4">
        <w:t xml:space="preserve">ndicator of health and function of </w:t>
      </w:r>
      <w:r w:rsidR="004209C4">
        <w:t xml:space="preserve">the oyster </w:t>
      </w:r>
      <w:r w:rsidR="004209C4" w:rsidRPr="00CD56D4">
        <w:t xml:space="preserve">community </w:t>
      </w:r>
      <w:r w:rsidR="004209C4" w:rsidRPr="00CD56D4">
        <w:fldChar w:fldCharType="begin" w:fldLock="1"/>
      </w:r>
      <w:r w:rsidR="005433E4">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noteIndex" : 0 }, "schema" : "https://github.com/citation-style-language/schema/raw/master/csl-citation.json" }</w:instrText>
      </w:r>
      <w:r w:rsidR="004209C4" w:rsidRPr="00CD56D4">
        <w:fldChar w:fldCharType="separate"/>
      </w:r>
      <w:r w:rsidR="004209C4" w:rsidRPr="007D5DCA">
        <w:rPr>
          <w:noProof/>
        </w:rPr>
        <w:t>(Le Roux et al., 2016)</w:t>
      </w:r>
      <w:r w:rsidR="004209C4" w:rsidRPr="00CD56D4">
        <w:fldChar w:fldCharType="end"/>
      </w:r>
      <w:r w:rsidR="004209C4">
        <w:t xml:space="preserve"> and likely mediate the effect(s) of probiotics on the host</w:t>
      </w:r>
      <w:r w:rsidR="004209C4" w:rsidRPr="00D622B7">
        <w:t>.</w:t>
      </w:r>
      <w:r w:rsidR="004209C4">
        <w:t xml:space="preserve">  </w:t>
      </w:r>
      <w:r>
        <w:t xml:space="preserve">Therefore, it is important to </w:t>
      </w:r>
      <w:r w:rsidR="005609AF">
        <w:t xml:space="preserve">assess </w:t>
      </w:r>
      <w:r>
        <w:t>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12495614" w:rsidR="00417134" w:rsidRDefault="002E5918" w:rsidP="002E5918">
      <w:r>
        <w:t xml:space="preserve">Previous studies of the microbiome in adult oysters have shown differences in microbiota according to tissue type, location, season, and environmental conditions </w:t>
      </w:r>
      <w:r w:rsidRPr="001C096D">
        <w:fldChar w:fldCharType="begin" w:fldLock="1"/>
      </w:r>
      <w:r w:rsidR="005433E4">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9fd8c613-09fa-4cff-956f-47e1732dc0ab"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mendeley" : { "formattedCitation" : "(Chauhan et al., 2014; King et al., 2012; Lokmer et al., 2016b; Lokmer and Mathias Wegner, 2015; Pierce et al., 2016)", "plainTextFormattedCitation" : "(Chauhan et al., 2014; King et al., 2012; Lokmer et al., 2016b; Lokmer and Mathias Wegner, 2015; Pierce et al., 2016)", "previouslyFormattedCitation" : "(Chauhan et al., 2014; King et al., 2012; Lokmer et al., 2016b; Lokmer and Mathias Wegner, 2015; Pierce et al., 2016)" }, "properties" : { "noteIndex" : 0 }, "schema" : "https://github.com/citation-style-language/schema/raw/master/csl-citation.json" }</w:instrText>
      </w:r>
      <w:r w:rsidRPr="001C096D">
        <w:fldChar w:fldCharType="separate"/>
      </w:r>
      <w:r w:rsidRPr="00B64683">
        <w:rPr>
          <w:noProof/>
        </w:rPr>
        <w:t>(Chauhan et al., 2014; King et al., 2012; Lokmer et al., 2016b; Lokmer and Mathias Wegner, 2015; Pierce et al., 2016)</w:t>
      </w:r>
      <w:r w:rsidRPr="001C096D">
        <w:fldChar w:fldCharType="end"/>
      </w:r>
      <w:r w:rsidRPr="001C096D">
        <w:t xml:space="preserve">. Additionally, the oyster microbiome is distinct from </w:t>
      </w:r>
      <w:r>
        <w:t xml:space="preserve">that of the surrounding </w:t>
      </w:r>
      <w:r w:rsidRPr="001C096D">
        <w:t xml:space="preserve">water and </w:t>
      </w:r>
      <w:r w:rsidR="005609AF">
        <w:t xml:space="preserve">is </w:t>
      </w:r>
      <w:r w:rsidRPr="001C096D">
        <w:t xml:space="preserve">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5433E4">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noteIndex" : 0 }, "schema" : "https://github.com/citation-style-language/schema/raw/master/csl-citation.json" }</w:instrText>
      </w:r>
      <w:r>
        <w:fldChar w:fldCharType="separate"/>
      </w:r>
      <w:r w:rsidRPr="00B64683">
        <w:rPr>
          <w:noProof/>
        </w:rPr>
        <w:t>(Lokmer et al., 2016a)</w:t>
      </w:r>
      <w:r>
        <w:fldChar w:fldCharType="end"/>
      </w:r>
      <w:r w:rsidRPr="001C096D">
        <w:t xml:space="preserve">. </w:t>
      </w:r>
      <w:r w:rsidR="003A1B46">
        <w:rPr>
          <w:color w:val="000000"/>
        </w:rPr>
        <w:t xml:space="preserve">Three independent microbiome studies of larval cultures of the Pacific oyster, </w:t>
      </w:r>
      <w:r w:rsidR="003A1B46">
        <w:rPr>
          <w:i/>
          <w:iCs/>
          <w:color w:val="000000"/>
        </w:rPr>
        <w:t xml:space="preserve">Crassostrea </w:t>
      </w:r>
      <w:proofErr w:type="spellStart"/>
      <w:r w:rsidR="003A1B46">
        <w:rPr>
          <w:i/>
          <w:iCs/>
          <w:color w:val="000000"/>
        </w:rPr>
        <w:t>gigas</w:t>
      </w:r>
      <w:proofErr w:type="spellEnd"/>
      <w:r w:rsidR="003A1B46">
        <w:rPr>
          <w:color w:val="000000"/>
        </w:rPr>
        <w:t xml:space="preserve"> found that, even though the microbiome in the rearing water changes throughout the year, there is little effect of rearing conditions themselves, including salinity and temperature </w:t>
      </w:r>
      <w:r>
        <w:fldChar w:fldCharType="begin" w:fldLock="1"/>
      </w:r>
      <w:r w:rsidR="005433E4">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noteIndex" : 0 }, "schema" : "https://github.com/citation-style-language/schema/raw/master/csl-citation.json" }</w:instrText>
      </w:r>
      <w:r>
        <w:fldChar w:fldCharType="separate"/>
      </w:r>
      <w:r w:rsidRPr="007D5DCA">
        <w:rPr>
          <w:noProof/>
        </w:rPr>
        <w:t>(Asmani et al., 2016; Powell et al., 2013; Trabal Fernández et al., 2014)</w:t>
      </w:r>
      <w:r>
        <w:fldChar w:fldCharType="end"/>
      </w:r>
      <w:r>
        <w:t xml:space="preserve">. </w:t>
      </w:r>
      <w:r w:rsidR="003A1B46">
        <w:rPr>
          <w:color w:val="000000"/>
        </w:rPr>
        <w:t xml:space="preserve">Microbiome studies of juvenile Kumamoto oysters treated with </w:t>
      </w:r>
      <w:r w:rsidR="003A1B46">
        <w:rPr>
          <w:i/>
          <w:iCs/>
          <w:color w:val="000000"/>
        </w:rPr>
        <w:t>Streptomyces</w:t>
      </w:r>
      <w:r w:rsidR="003A1B46">
        <w:rPr>
          <w:color w:val="000000"/>
        </w:rPr>
        <w:t xml:space="preserve"> N7 and RL8 showed an increase in species diversity and changes in the relative abundances of taxa, compared to control oysters</w:t>
      </w:r>
      <w:r w:rsidR="008536BA">
        <w:t xml:space="preserve"> </w:t>
      </w:r>
      <w:r>
        <w:fldChar w:fldCharType="begin" w:fldLock="1"/>
      </w:r>
      <w:r w:rsidR="005433E4">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noteIndex" : 0 }, "schema" : "https://github.com/citation-style-language/schema/raw/master/csl-citation.json" }</w:instrText>
      </w:r>
      <w:r>
        <w:fldChar w:fldCharType="separate"/>
      </w:r>
      <w:r w:rsidRPr="007D5DCA">
        <w:rPr>
          <w:noProof/>
        </w:rPr>
        <w:t>(García Bernal et al., 2017)</w:t>
      </w:r>
      <w:r>
        <w:fldChar w:fldCharType="end"/>
      </w:r>
      <w:r>
        <w:t xml:space="preserve">. </w:t>
      </w:r>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3C85F547" w:rsidR="002E5918" w:rsidRPr="00CD56D4" w:rsidRDefault="002E5918" w:rsidP="002E5918">
      <w:r w:rsidRPr="00CD56D4">
        <w:lastRenderedPageBreak/>
        <w:t xml:space="preserve">In this study, </w:t>
      </w:r>
      <w:r>
        <w:t xml:space="preserve">we analyzed </w:t>
      </w:r>
      <w:r w:rsidRPr="00CD56D4">
        <w:t xml:space="preserve">the structure and diversity of </w:t>
      </w:r>
      <w:r>
        <w:t>bacterial</w:t>
      </w:r>
      <w:r w:rsidRPr="00CD56D4">
        <w:t xml:space="preserve"> communities in larval oysters, </w:t>
      </w:r>
      <w:r w:rsidR="00B01394">
        <w:t xml:space="preserve">their </w:t>
      </w:r>
      <w:r w:rsidRPr="00CD56D4">
        <w:t xml:space="preserve">rearing water, and </w:t>
      </w:r>
      <w:r w:rsidR="00B01394">
        <w:t xml:space="preserve">in </w:t>
      </w:r>
      <w:r w:rsidRPr="00CD56D4">
        <w:t xml:space="preserve">tank biofilms </w:t>
      </w:r>
      <w:r>
        <w:t>over</w:t>
      </w:r>
      <w:r w:rsidR="00740FE8">
        <w:t xml:space="preserve"> </w:t>
      </w:r>
      <w:r w:rsidR="00B01394">
        <w:t xml:space="preserve">a </w:t>
      </w:r>
      <w:r w:rsidR="002703D8">
        <w:t>12-day</w:t>
      </w:r>
      <w:r w:rsidR="00B01394">
        <w:t xml:space="preserve"> period </w:t>
      </w:r>
      <w:r>
        <w:t xml:space="preserve">following treatment with the probiotic </w:t>
      </w:r>
      <w:r>
        <w:rPr>
          <w:i/>
        </w:rPr>
        <w:t xml:space="preserve">Bacillus pumilus </w:t>
      </w:r>
      <w:r>
        <w:t>RI06-95. We hypothesized that probiotic treatment has a cascading effect on the bacterial community structure</w:t>
      </w:r>
      <w:r w:rsidR="004C3963">
        <w:t xml:space="preserve"> that alters</w:t>
      </w:r>
      <w:r w:rsidR="00FC2782">
        <w:t xml:space="preserve"> </w:t>
      </w:r>
      <w:r w:rsidR="00120487">
        <w:t xml:space="preserve">each of the rearing water, tank </w:t>
      </w:r>
      <w:r w:rsidR="00B01394">
        <w:t>biofilms</w:t>
      </w:r>
      <w:r w:rsidR="00120487">
        <w:t>, and larvae microbiomes.</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77777777" w:rsidR="002B224F" w:rsidRDefault="002B224F" w:rsidP="002B224F">
      <w:pPr>
        <w:pStyle w:val="Heading2"/>
      </w:pPr>
      <w:r>
        <w:t>Bacterial Strain</w:t>
      </w:r>
    </w:p>
    <w:p w14:paraId="2BB1AB21" w14:textId="10BA0B7E" w:rsidR="002E5918" w:rsidRPr="00CD56D4" w:rsidRDefault="002E5918" w:rsidP="002E5918">
      <w:r w:rsidRPr="00CD56D4">
        <w:t xml:space="preserve">The probiotic strain </w:t>
      </w:r>
      <w:r w:rsidRPr="00CD56D4">
        <w:rPr>
          <w:i/>
        </w:rPr>
        <w:t>Bacillus pumilus</w:t>
      </w:r>
      <w:r w:rsidRPr="00CD56D4">
        <w:t xml:space="preserve"> RI06-95</w:t>
      </w:r>
      <w:r w:rsidR="00BA2257">
        <w:t>,</w:t>
      </w:r>
      <w:r w:rsidRPr="00CD56D4">
        <w:t xml:space="preserve"> previously isolated from a marine sponge from the Narrow River in Rhode Island </w:t>
      </w:r>
      <w:r w:rsidRPr="00CD56D4">
        <w:fldChar w:fldCharType="begin" w:fldLock="1"/>
      </w:r>
      <w:r w:rsidR="005433E4">
        <w:instrText>ADDIN CSL_CITATION { "citationID" : "21ng75ueb0", "citationItems" : [ { "id" : "ITEM-1", "itemData" : { "author" : [ { "dropping-particle" : "", "family" : "Socha", "given" : "Aaron Martin", "non-dropping-particle" : "", "parse-names" : false, "suffix" : "" } ], "id" : "ITEM-1", "issued" : { "date-parts" : [ [ "2008" ] ] }, "language" : "en",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Socha, 2008)", "plainTextFormattedCitation" : "(Karim et al., 2013; Socha, 2008)", "previouslyFormattedCitation" : "(Karim et al., 2013; Socha, 2008)" }, "properties" : { "formattedCitation" : "(Socha 2008)", "noteIndex" : 0, "plainCitation" : "(Socha 2008)" }, "schema" : "https://github.com/citation-style-language/schema/raw/master/csl-citation.json" }</w:instrText>
      </w:r>
      <w:r w:rsidRPr="00CD56D4">
        <w:fldChar w:fldCharType="separate"/>
      </w:r>
      <w:r w:rsidR="00BA2257" w:rsidRPr="00BA2257">
        <w:rPr>
          <w:noProof/>
        </w:rPr>
        <w:t>(Karim et al., 2013; Socha, 2008)</w:t>
      </w:r>
      <w:r w:rsidRPr="00CD56D4">
        <w:fldChar w:fldCharType="end"/>
      </w:r>
      <w:r w:rsidR="00BA2257">
        <w:t>,</w:t>
      </w:r>
      <w:r w:rsidR="00740FE8">
        <w:rPr>
          <w:iCs/>
        </w:rPr>
        <w:t xml:space="preserve"> </w:t>
      </w:r>
      <w:r w:rsidRPr="00CD56D4">
        <w:t xml:space="preserve">was cultured in yeast peptone with 3% </w:t>
      </w:r>
      <w:r w:rsidR="00BA2257">
        <w:t>salt</w:t>
      </w:r>
      <w:r w:rsidRPr="00CD56D4">
        <w:t xml:space="preserve"> (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xml:space="preserve">)) at 28 °C with shaking at 170 rpm. The bacterial cell concentration was estimated by </w:t>
      </w:r>
      <w:proofErr w:type="gramStart"/>
      <w:r w:rsidRPr="00CD56D4">
        <w:t>a</w:t>
      </w:r>
      <w:proofErr w:type="gramEnd"/>
      <w:r w:rsidRPr="00CD56D4">
        <w:t xml:space="preserve"> OD</w:t>
      </w:r>
      <w:r w:rsidRPr="00CD56D4">
        <w:rPr>
          <w:vertAlign w:val="subscript"/>
        </w:rPr>
        <w:t>550</w:t>
      </w:r>
      <w:r w:rsidRPr="00CD56D4">
        <w:t xml:space="preserve"> measurement using a spectrophotometer (Synergy HT, </w:t>
      </w:r>
      <w:proofErr w:type="spellStart"/>
      <w:r w:rsidRPr="00CD56D4">
        <w:t>BioTek</w:t>
      </w:r>
      <w:proofErr w:type="spellEnd"/>
      <w:r w:rsidRPr="00CD56D4">
        <w:t>, USA)</w:t>
      </w:r>
      <w:r w:rsidR="00120B5A">
        <w:t xml:space="preserve"> and confirmed using </w:t>
      </w:r>
      <w:r w:rsidRPr="00CD56D4">
        <w:t>serial dilution and spot plating on YP30 agar plates to determine colony forming units (CFU).</w:t>
      </w:r>
    </w:p>
    <w:p w14:paraId="40AD849D" w14:textId="77777777" w:rsidR="002B224F" w:rsidRDefault="002B224F" w:rsidP="002B224F">
      <w:pPr>
        <w:pStyle w:val="Heading2"/>
      </w:pPr>
      <w:r>
        <w:t>Experimental Design and Sample Collection</w:t>
      </w:r>
    </w:p>
    <w:p w14:paraId="189100F2" w14:textId="4CC6BE9E" w:rsidR="005C0C74" w:rsidRDefault="005C0C74" w:rsidP="002E5918">
      <w:pPr>
        <w:rPr>
          <w:color w:val="000000"/>
        </w:rPr>
      </w:pPr>
      <w:r>
        <w:rPr>
          <w:color w:val="000000"/>
        </w:rPr>
        <w:t xml:space="preserve">Samples for microbiome analysis were collected during the hatchery trials reported in </w:t>
      </w:r>
      <w:r>
        <w:rPr>
          <w:color w:val="000000"/>
          <w:shd w:val="clear" w:color="auto" w:fill="FFFF00"/>
        </w:rPr>
        <w:t>Sohn et al. (</w:t>
      </w:r>
      <w:r>
        <w:rPr>
          <w:i/>
          <w:iCs/>
          <w:color w:val="000000"/>
          <w:shd w:val="clear" w:color="auto" w:fill="FFFF00"/>
        </w:rPr>
        <w:t>in prep</w:t>
      </w:r>
      <w:r>
        <w:rPr>
          <w:color w:val="000000"/>
          <w:shd w:val="clear" w:color="auto" w:fill="FFFF00"/>
        </w:rPr>
        <w:t>)</w:t>
      </w:r>
      <w:r>
        <w:rPr>
          <w:color w:val="000000"/>
        </w:rPr>
        <w:t>. Eastern oysters (</w:t>
      </w:r>
      <w:r>
        <w:rPr>
          <w:i/>
          <w:iCs/>
          <w:color w:val="000000"/>
        </w:rPr>
        <w:t>Crassostrea virginica</w:t>
      </w:r>
      <w:r>
        <w:rPr>
          <w:color w:val="000000"/>
        </w:rPr>
        <w:t>) were spawned at the Blount Shellfish Hatchery at Roger William University (Bristol, RI, USA) following standard procedures</w:t>
      </w:r>
      <w:r w:rsidR="00AE6985">
        <w:rPr>
          <w:color w:val="000000"/>
        </w:rPr>
        <w:t xml:space="preserve"> </w:t>
      </w:r>
      <w:r w:rsidR="00AE6985">
        <w:rPr>
          <w:color w:val="000000"/>
        </w:rPr>
        <w:fldChar w:fldCharType="begin" w:fldLock="1"/>
      </w:r>
      <w:r w:rsidR="00E13122">
        <w:rPr>
          <w:color w:val="000000"/>
        </w:rPr>
        <w:instrText>ADDIN CSL_CITATION { "citationItems" : [ { "id" : "ITEM-1", "itemData" : { "ISBN" : "92-5-105224-7", "author" : [ { "dropping-particle" : "", "family" : "Helm", "given" : "Michael M", "non-dropping-particle" : "", "parse-names" : false, "suffix" : "" }, { "dropping-particle" : "", "family" : "Bourne", "given" : "Neil", "non-dropping-particle" : "", "parse-names" : false, "suffix" : "" }, { "dropping-particle" : "", "family" : "Lovatelli", "given" : "Alessandro", "non-dropping-particle" : "", "parse-names" : false, "suffix" : "" } ], "id" : "ITEM-1", "issued" : { "date-parts" : [ [ "2004" ] ] }, "publisher" : "Food and agriculture organization of the United Nations", "title" : "Hatchery culture of bivalves: a practical manual", "type" : "book" }, "uris" : [ "http://www.mendeley.com/documents/?uuid=6271c68b-31d1-4844-9efd-c8e0dd11a7b7" ] } ], "mendeley" : { "formattedCitation" : "(Helm et al., 2004)", "plainTextFormattedCitation" : "(Helm et al., 2004)", "previouslyFormattedCitation" : "(Helm et al., 2004)" }, "properties" : { "noteIndex" : 0 }, "schema" : "https://github.com/citation-style-language/schema/raw/master/csl-citation.json" }</w:instrText>
      </w:r>
      <w:r w:rsidR="00AE6985">
        <w:rPr>
          <w:color w:val="000000"/>
        </w:rPr>
        <w:fldChar w:fldCharType="separate"/>
      </w:r>
      <w:r w:rsidR="00AE6985" w:rsidRPr="00AE6985">
        <w:rPr>
          <w:noProof/>
          <w:color w:val="000000"/>
        </w:rPr>
        <w:t>(Helm et al., 2004)</w:t>
      </w:r>
      <w:r w:rsidR="00AE6985">
        <w:rPr>
          <w:color w:val="000000"/>
        </w:rPr>
        <w:fldChar w:fldCharType="end"/>
      </w:r>
      <w:r w:rsidR="00AE6985">
        <w:rPr>
          <w:color w:val="000000"/>
        </w:rPr>
        <w:t xml:space="preserve">. </w:t>
      </w:r>
      <w:r>
        <w:rPr>
          <w:color w:val="000000"/>
        </w:rPr>
        <w:t xml:space="preserve">Spawning is referred to as Day 0 throughout the manuscript. Larvae (1-day old) were distributed and maintained in static conditions in triplicate 120 L conical tanks for each treatment at room temperature (approximately 23 °C) and a salinity of 28 </w:t>
      </w:r>
      <w:proofErr w:type="spellStart"/>
      <w:r>
        <w:rPr>
          <w:color w:val="000000"/>
        </w:rPr>
        <w:t>psu</w:t>
      </w:r>
      <w:proofErr w:type="spellEnd"/>
      <w:r>
        <w:rPr>
          <w:color w:val="000000"/>
        </w:rPr>
        <w:t xml:space="preserve">. Tanks were randomly assigned to treatments including no probiotics (control) and probiotic treatment with </w:t>
      </w:r>
      <w:r>
        <w:rPr>
          <w:i/>
          <w:iCs/>
          <w:color w:val="000000"/>
        </w:rPr>
        <w:t>B. pumilus</w:t>
      </w:r>
      <w:r>
        <w:rPr>
          <w:color w:val="000000"/>
        </w:rPr>
        <w:t xml:space="preserve"> RI06-95. </w:t>
      </w:r>
      <w:r>
        <w:rPr>
          <w:i/>
          <w:iCs/>
          <w:color w:val="000000"/>
        </w:rPr>
        <w:t>B. pumilus</w:t>
      </w:r>
      <w:r>
        <w:rPr>
          <w:color w:val="000000"/>
        </w:rPr>
        <w:t xml:space="preserve"> RI06-95 were administered daily at 10</w:t>
      </w:r>
      <w:r>
        <w:rPr>
          <w:color w:val="000000"/>
          <w:sz w:val="14"/>
          <w:szCs w:val="14"/>
          <w:vertAlign w:val="superscript"/>
        </w:rPr>
        <w:t>4</w:t>
      </w:r>
      <w:r>
        <w:rPr>
          <w:color w:val="000000"/>
        </w:rPr>
        <w:t xml:space="preserve"> CFU/mL to non-control tanks after being mixed with an algal feed. The microalgae strains used throughout the trial for feeding were </w:t>
      </w:r>
      <w:proofErr w:type="spellStart"/>
      <w:r>
        <w:rPr>
          <w:i/>
          <w:iCs/>
          <w:color w:val="000000"/>
        </w:rPr>
        <w:t>Chaetoceros</w:t>
      </w:r>
      <w:proofErr w:type="spellEnd"/>
      <w:r>
        <w:rPr>
          <w:i/>
          <w:iCs/>
          <w:color w:val="000000"/>
        </w:rPr>
        <w:t xml:space="preserve"> </w:t>
      </w:r>
      <w:proofErr w:type="spellStart"/>
      <w:r>
        <w:rPr>
          <w:i/>
          <w:iCs/>
          <w:color w:val="000000"/>
        </w:rPr>
        <w:t>muelleri</w:t>
      </w:r>
      <w:proofErr w:type="spellEnd"/>
      <w:r>
        <w:rPr>
          <w:color w:val="000000"/>
        </w:rPr>
        <w:t xml:space="preserve"> (CCMP1316), </w:t>
      </w:r>
      <w:proofErr w:type="spellStart"/>
      <w:r>
        <w:rPr>
          <w:i/>
          <w:iCs/>
          <w:color w:val="000000"/>
        </w:rPr>
        <w:t>Isochrysis</w:t>
      </w:r>
      <w:proofErr w:type="spellEnd"/>
      <w:r>
        <w:rPr>
          <w:i/>
          <w:iCs/>
          <w:color w:val="000000"/>
        </w:rPr>
        <w:t xml:space="preserve"> </w:t>
      </w:r>
      <w:proofErr w:type="spellStart"/>
      <w:r>
        <w:rPr>
          <w:i/>
          <w:iCs/>
          <w:color w:val="000000"/>
        </w:rPr>
        <w:t>galbana</w:t>
      </w:r>
      <w:proofErr w:type="spellEnd"/>
      <w:r>
        <w:rPr>
          <w:color w:val="000000"/>
        </w:rPr>
        <w:t xml:space="preserve"> (CCMP1323), </w:t>
      </w:r>
      <w:proofErr w:type="spellStart"/>
      <w:r>
        <w:rPr>
          <w:i/>
          <w:iCs/>
          <w:color w:val="000000"/>
        </w:rPr>
        <w:t>Tisochrysis</w:t>
      </w:r>
      <w:proofErr w:type="spellEnd"/>
      <w:r>
        <w:rPr>
          <w:i/>
          <w:iCs/>
          <w:color w:val="000000"/>
        </w:rPr>
        <w:t xml:space="preserve"> lutea </w:t>
      </w:r>
      <w:r>
        <w:rPr>
          <w:color w:val="000000"/>
        </w:rPr>
        <w:t xml:space="preserve">(CCMP1324), and </w:t>
      </w:r>
      <w:r>
        <w:rPr>
          <w:i/>
          <w:iCs/>
          <w:color w:val="000000"/>
        </w:rPr>
        <w:t xml:space="preserve">Pavlova </w:t>
      </w:r>
      <w:proofErr w:type="spellStart"/>
      <w:r>
        <w:rPr>
          <w:i/>
          <w:iCs/>
          <w:color w:val="000000"/>
        </w:rPr>
        <w:t>lutheri</w:t>
      </w:r>
      <w:proofErr w:type="spellEnd"/>
      <w:r>
        <w:rPr>
          <w:color w:val="000000"/>
        </w:rPr>
        <w:t xml:space="preserve"> (CCMP1325), </w:t>
      </w:r>
      <w:proofErr w:type="spellStart"/>
      <w:r>
        <w:rPr>
          <w:i/>
          <w:iCs/>
          <w:color w:val="000000"/>
        </w:rPr>
        <w:t>Tetraselmis</w:t>
      </w:r>
      <w:proofErr w:type="spellEnd"/>
      <w:r>
        <w:rPr>
          <w:color w:val="000000"/>
        </w:rPr>
        <w:t xml:space="preserve"> sp. (CCMP892), and </w:t>
      </w:r>
      <w:proofErr w:type="spellStart"/>
      <w:r>
        <w:rPr>
          <w:i/>
          <w:iCs/>
          <w:color w:val="000000"/>
        </w:rPr>
        <w:t>Thalassiosira</w:t>
      </w:r>
      <w:proofErr w:type="spellEnd"/>
      <w:r>
        <w:rPr>
          <w:i/>
          <w:iCs/>
          <w:color w:val="000000"/>
        </w:rPr>
        <w:t xml:space="preserve"> </w:t>
      </w:r>
      <w:proofErr w:type="spellStart"/>
      <w:r>
        <w:rPr>
          <w:i/>
          <w:iCs/>
          <w:color w:val="000000"/>
        </w:rPr>
        <w:t>weisflogii</w:t>
      </w:r>
      <w:proofErr w:type="spellEnd"/>
      <w:r>
        <w:rPr>
          <w:color w:val="000000"/>
        </w:rPr>
        <w:t xml:space="preserve"> (CCMP1336). Experimental tanks were drained every other day to perform larval counts and grading. Tanks were washed thoroughly with a diluted bleach solution, rinsed, and replenished with clean UV-filtered and sterilized water prior restocking of the larvae.</w:t>
      </w:r>
    </w:p>
    <w:p w14:paraId="5BC5625C" w14:textId="7003A807" w:rsidR="002B224F" w:rsidRDefault="005421AE" w:rsidP="002B224F">
      <w:pPr>
        <w:rPr>
          <w:color w:val="000000"/>
        </w:rPr>
      </w:pPr>
      <w:r>
        <w:rPr>
          <w:color w:val="000000"/>
        </w:rPr>
        <w:t xml:space="preserve">Rearing water (1 – 2 L) was collected from each of the triplicate tanks during drain-down and filtered over a 0.22 </w:t>
      </w:r>
      <w:proofErr w:type="spellStart"/>
      <w:r>
        <w:rPr>
          <w:color w:val="000000"/>
        </w:rPr>
        <w:t>μm</w:t>
      </w:r>
      <w:proofErr w:type="spellEnd"/>
      <w:r>
        <w:rPr>
          <w:color w:val="000000"/>
        </w:rPr>
        <w:t xml:space="preserve"> Sterivex filter (Millipore, Milford, MA, USA). The Sterivex filters were immediately frozen and stored at -80 °C until DNA extraction. Biofilm swab samples were collected from the surface inside of each tank by swabbing a line of approximately 144 cm in length using with sterile cotton swabs. The cotton tips of the swabs were stored in </w:t>
      </w:r>
      <w:proofErr w:type="spellStart"/>
      <w:r>
        <w:rPr>
          <w:color w:val="000000"/>
        </w:rPr>
        <w:t>RNAlater</w:t>
      </w:r>
      <w:proofErr w:type="spellEnd"/>
      <w:r>
        <w:rPr>
          <w:color w:val="000000"/>
        </w:rPr>
        <w:t xml:space="preserve">. Oyster larvae were collected on a 55 </w:t>
      </w:r>
      <w:proofErr w:type="spellStart"/>
      <w:r>
        <w:rPr>
          <w:color w:val="000000"/>
        </w:rPr>
        <w:t>μm</w:t>
      </w:r>
      <w:proofErr w:type="spellEnd"/>
      <w:r>
        <w:rPr>
          <w:color w:val="000000"/>
        </w:rPr>
        <w:t xml:space="preserve"> sieve after drain-down of tank water, resuspended in 5 liters of seawater, and 10 ml of oyster larvae from each tank (about 150 – 1500 larvae) were placed into a sterile tube. In the laboratory, oyster larvae were collected on a 40 </w:t>
      </w:r>
      <w:proofErr w:type="spellStart"/>
      <w:r>
        <w:rPr>
          <w:color w:val="000000"/>
        </w:rPr>
        <w:t>μm</w:t>
      </w:r>
      <w:proofErr w:type="spellEnd"/>
      <w:r>
        <w:rPr>
          <w:color w:val="000000"/>
        </w:rPr>
        <w:t xml:space="preserve"> nylon membrane and rinsed with filtered sterile seawater (FSSW) to reduce residual environmental bacteria. Swab and larvae samples were flash frozen in liquid nitrogen and stored at -80 °C until DNA extraction. All sample types were collected during Trials 1 and 2, but only water samples were collected during Trial 3 for independent confirmation (Table 1).</w:t>
      </w:r>
    </w:p>
    <w:p w14:paraId="3E5B4FC5" w14:textId="77777777" w:rsidR="002B224F" w:rsidRDefault="002B224F" w:rsidP="002B224F">
      <w:pPr>
        <w:pStyle w:val="Heading2"/>
      </w:pPr>
      <w:r w:rsidRPr="002B224F">
        <w:t>DNA Extraction, Amplification, and Sequencing</w:t>
      </w:r>
    </w:p>
    <w:p w14:paraId="3B125C5A" w14:textId="02BB7D62" w:rsidR="002E5918" w:rsidRPr="00EC538F" w:rsidRDefault="002E5918" w:rsidP="002E5918">
      <w:pPr>
        <w:rPr>
          <w:shd w:val="clear" w:color="auto" w:fill="FFFFFF"/>
        </w:rPr>
      </w:pPr>
      <w:r w:rsidRPr="00CD56D4">
        <w:lastRenderedPageBreak/>
        <w:t xml:space="preserve">Total DNA from water samples was extracted from the filters using the </w:t>
      </w:r>
      <w:proofErr w:type="spellStart"/>
      <w:r w:rsidRPr="00CD56D4">
        <w:t>PowerWater</w:t>
      </w:r>
      <w:proofErr w:type="spellEnd"/>
      <w:r w:rsidRPr="00CD56D4">
        <w:t xml:space="preserve"> Sterivex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 with an added proteinase K-lytic enzyme digestion step </w:t>
      </w:r>
      <w:r w:rsidRPr="00CD56D4">
        <w:fldChar w:fldCharType="begin" w:fldLock="1"/>
      </w:r>
      <w:r w:rsidR="005433E4">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publisher" : "National Academy of Sciences", "title" : "Impacts of Hurricanes Katrina and Rita on the microbial landscape of the New Orleans area", "type" : "article-journal", "volume" : "104" }, "uris" : [ "http://www.mendeley.com/documents/?uuid=eab77a01-7743-423e-b634-49ccaf0ce990" ] } ], "mendeley" : { "formattedCitation" : "(Sinigalliano et al., 2007)", "manualFormatting" : "(Sinigalliano et al., 2007", "plainTextFormattedCitation" : "(Sinigalliano et al., 2007)", "previouslyFormattedCitation" : "(Sinigalliano et al., 2007)" }, "properties" : { "noteIndex" : 0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 swabs and oyster larvae were extracted using a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Laboratories, USA)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 xml:space="preserve">pooled oyster larvae were ground in a mortar with a sterile pestle and then placed into bead tubes for extraction. The </w:t>
      </w:r>
      <w:proofErr w:type="spellStart"/>
      <w:r w:rsidR="001E766B">
        <w:t>RNAlater</w:t>
      </w:r>
      <w:proofErr w:type="spellEnd"/>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MO BIO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p>
    <w:p w14:paraId="69684A87" w14:textId="23AD1470" w:rsidR="006A232A" w:rsidRPr="002140D2" w:rsidRDefault="0012239F" w:rsidP="006A232A">
      <w:pPr>
        <w:rPr>
          <w:rFonts w:eastAsia="Times New Roman"/>
        </w:rPr>
      </w:pPr>
      <w:r>
        <w:rPr>
          <w:color w:val="000000"/>
        </w:rPr>
        <w:t xml:space="preserve">16S rRNA gene amplicon analysis was performed using 515F/806R primers to amplify the V4 region (Trials 1 and 2) or 967F/1064R primers to amplify the V6 region (Trial 3). The V4 region was used in Trials 1 and 2 for better taxonomic resolution of all sample types and the V6 region was used in Trial 3 for independent confirmation with greater sequencing depth. A two-step PCR reaction following Illumina’s 16S Metagenomic Sequencing Library Preparation Protocol was performed on the samples from Trials 1 and 2 </w:t>
      </w:r>
      <w:r w:rsidR="006A232A" w:rsidRPr="00CD56D4">
        <w:rPr>
          <w:rFonts w:eastAsia="Times New Roman"/>
        </w:rPr>
        <w:fldChar w:fldCharType="begin" w:fldLock="1"/>
      </w:r>
      <w:r w:rsidR="005433E4">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noteIndex" : 0 }, "schema" : "https://github.com/citation-style-language/schema/raw/master/csl-citation.json" }</w:instrText>
      </w:r>
      <w:r w:rsidR="006A232A" w:rsidRPr="00CD56D4">
        <w:rPr>
          <w:rFonts w:eastAsia="Times New Roman"/>
        </w:rPr>
        <w:fldChar w:fldCharType="separate"/>
      </w:r>
      <w:r w:rsidR="006A232A" w:rsidRPr="007D5DCA">
        <w:rPr>
          <w:rFonts w:eastAsia="Times New Roman"/>
          <w:noProof/>
        </w:rPr>
        <w:t>(Illumina)</w:t>
      </w:r>
      <w:r w:rsidR="006A232A" w:rsidRPr="00CD56D4">
        <w:rPr>
          <w:rFonts w:eastAsia="Times New Roman"/>
        </w:rPr>
        <w:fldChar w:fldCharType="end"/>
      </w:r>
      <w:r w:rsidR="006A232A" w:rsidRPr="00CD56D4">
        <w:rPr>
          <w:rFonts w:eastAsia="Times New Roman"/>
        </w:rPr>
        <w:t xml:space="preserve">. </w:t>
      </w:r>
      <w:r>
        <w:rPr>
          <w:color w:val="000000"/>
        </w:rPr>
        <w:t xml:space="preserve">The PCR products were then analyzed with 250 bp paired-end sequencing to obtain fully overlapping reads on an Illumina </w:t>
      </w:r>
      <w:proofErr w:type="spellStart"/>
      <w:r>
        <w:rPr>
          <w:color w:val="000000"/>
        </w:rPr>
        <w:t>MiSeq</w:t>
      </w:r>
      <w:proofErr w:type="spellEnd"/>
      <w:r>
        <w:rPr>
          <w:color w:val="000000"/>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the MBL on an Illumina </w:t>
      </w:r>
      <w:proofErr w:type="spellStart"/>
      <w:r>
        <w:rPr>
          <w:color w:val="000000"/>
        </w:rPr>
        <w:t>HiSeq</w:t>
      </w:r>
      <w:proofErr w:type="spellEnd"/>
      <w:r>
        <w:rPr>
          <w:color w:val="000000"/>
        </w:rPr>
        <w:t xml:space="preserve"> 1000 to generate 100 bp double strand reads with full overlap of the V6 region.</w:t>
      </w:r>
    </w:p>
    <w:p w14:paraId="119F487A" w14:textId="77777777" w:rsidR="002B224F" w:rsidRDefault="002B224F" w:rsidP="002B224F">
      <w:pPr>
        <w:pStyle w:val="Heading2"/>
      </w:pPr>
      <w:r>
        <w:t>Processing of Sequencing Data</w:t>
      </w:r>
    </w:p>
    <w:p w14:paraId="3CA647E7" w14:textId="033222D3" w:rsidR="00004028" w:rsidRPr="00CD56D4" w:rsidRDefault="00004028" w:rsidP="00004028">
      <w:r>
        <w:t xml:space="preserve">Sequences from Trials 1 and 2 were demultiplexed using </w:t>
      </w:r>
      <w:proofErr w:type="spellStart"/>
      <w:r>
        <w:t>FastQC</w:t>
      </w:r>
      <w:proofErr w:type="spellEnd"/>
      <w:r>
        <w:t xml:space="preserve"> v0.11.4 </w:t>
      </w:r>
      <w:r>
        <w:fldChar w:fldCharType="begin" w:fldLock="1"/>
      </w:r>
      <w:r w:rsidR="005433E4">
        <w:instrText>ADDIN CSL_CITATION { "citationItems" : [ { "id" : "ITEM-1", "itemData" : { "author" : [ { "dropping-particle" : "", "family" : "Andrews", "given" : "S", "non-dropping-particle" : "", "parse-names" : false, "suffix" : "" } ], "container-title" : "Reference Source", "id" : "ITEM-1", "issued" : { "date-parts" : [ [ "2010" ] ] }, "title" : "FastQC: A quality control tool for high throughput sequence data", "type" : "article-journal" }, "uris" : [ "http://www.mendeley.com/documents/?uuid=01ec18f2-9cfe-4e90-9bfa-fd04845cc74e" ] } ], "mendeley" : { "formattedCitation" : "(Andrews, 2010)", "plainTextFormattedCitation" : "(Andrews, 2010)", "previouslyFormattedCitation" : "(Andrews, 2010)" }, "properties" : { "noteIndex" : 0 }, "schema" : "https://github.com/citation-style-language/schema/raw/master/csl-citation.json" }</w:instrText>
      </w:r>
      <w:r>
        <w:fldChar w:fldCharType="separate"/>
      </w:r>
      <w:r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rsidR="005433E4">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noteIndex" : 0 }, "schema" : "https://github.com/citation-style-language/schema/raw/master/csl-citation.json" }</w:instrText>
      </w:r>
      <w:r>
        <w:fldChar w:fldCharType="separate"/>
      </w:r>
      <w:r w:rsidRPr="007D5DCA">
        <w:rPr>
          <w:noProof/>
        </w:rPr>
        <w:t>(Bolger et al., 2014)</w:t>
      </w:r>
      <w:r>
        <w:fldChar w:fldCharType="end"/>
      </w:r>
      <w:r>
        <w:t>. All sequences less &l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5433E4">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noteIndex" : 0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rsidR="005433E4">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noteIndex" : 0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 xml:space="preserve">spp. sequences in water samples from Trial 3 were processed through the oligotyping pipeline described in </w:t>
      </w:r>
      <w:r>
        <w:fldChar w:fldCharType="begin" w:fldLock="1"/>
      </w:r>
      <w:r w:rsidR="005433E4">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Maignien, et al. (2013", "plainTextFormattedCitation" : "(Eren et al., 2013a)", "previouslyFormattedCitation" : "(Eren et al., 2013a)" }, "properties" : { "noteIndex" : 0 }, "schema" : "https://github.com/citation-style-language/schema/raw/master/csl-citation.json" }</w:instrText>
      </w:r>
      <w:r>
        <w:fldChar w:fldCharType="separate"/>
      </w:r>
      <w:r w:rsidRPr="005076AE">
        <w:rPr>
          <w:noProof/>
        </w:rPr>
        <w:t xml:space="preserve">Eren, Maignien, et al. </w:t>
      </w:r>
      <w:r>
        <w:rPr>
          <w:noProof/>
        </w:rPr>
        <w:t>(</w:t>
      </w:r>
      <w:r w:rsidRPr="005076AE">
        <w:rPr>
          <w:noProof/>
        </w:rPr>
        <w:t>2013</w:t>
      </w:r>
      <w:r>
        <w:fldChar w:fldCharType="end"/>
      </w:r>
      <w:r>
        <w:t xml:space="preserve">), which is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76628DAE" w:rsidR="00B116F8" w:rsidRDefault="0012239F" w:rsidP="0012239F">
      <w:pPr>
        <w:pStyle w:val="NormalWeb"/>
        <w:spacing w:before="120" w:beforeAutospacing="0" w:after="240" w:afterAutospacing="0"/>
      </w:pPr>
      <w:r>
        <w:rPr>
          <w:color w:val="000000"/>
        </w:rPr>
        <w:t xml:space="preserve">All descriptive and statistical analyses were performed in the R statistical computing environment with the </w:t>
      </w:r>
      <w:r>
        <w:rPr>
          <w:i/>
          <w:iCs/>
          <w:color w:val="000000"/>
        </w:rPr>
        <w:t>vegan</w:t>
      </w:r>
      <w:r>
        <w:rPr>
          <w:color w:val="000000"/>
        </w:rPr>
        <w:t xml:space="preserve"> and </w:t>
      </w:r>
      <w:r>
        <w:rPr>
          <w:i/>
          <w:iCs/>
          <w:color w:val="000000"/>
        </w:rPr>
        <w:t>phyloseq</w:t>
      </w:r>
      <w:r>
        <w:rPr>
          <w:color w:val="000000"/>
        </w:rPr>
        <w:t xml:space="preserve"> packages. Simpson’s diversity values were calculated for each sample at the order level using the </w:t>
      </w:r>
      <w:r>
        <w:rPr>
          <w:i/>
          <w:iCs/>
          <w:color w:val="000000"/>
        </w:rPr>
        <w:t>vegan</w:t>
      </w:r>
      <w:r>
        <w:rPr>
          <w:color w:val="000000"/>
        </w:rPr>
        <w:t xml:space="preserve"> package Version 2.4-1</w:t>
      </w:r>
      <w:r w:rsidR="00B116F8">
        <w:fldChar w:fldCharType="begin" w:fldLock="1"/>
      </w:r>
      <w:r w:rsidR="005433E4">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mendeley" : { "formattedCitation" : "(Dixon, 2003)", "plainTextFormattedCitation" : "(Dixon, 2003)", "previouslyFormattedCitation" : "(Dixon, 2003)" }, "properties" : { "noteIndex" : 0 }, "schema" : "https://github.com/citation-style-language/schema/raw/master/csl-citation.json" }</w:instrText>
      </w:r>
      <w:r w:rsidR="00B116F8">
        <w:fldChar w:fldCharType="separate"/>
      </w:r>
      <w:r w:rsidR="00B116F8" w:rsidRPr="007D5DCA">
        <w:rPr>
          <w:noProof/>
        </w:rPr>
        <w:t>(Dixon, 2003)</w:t>
      </w:r>
      <w:r w:rsidR="00B116F8">
        <w:fldChar w:fldCharType="end"/>
      </w:r>
      <w:r w:rsidR="00B116F8">
        <w:t xml:space="preserve">. </w:t>
      </w:r>
      <w:r>
        <w:rPr>
          <w:color w:val="000000"/>
        </w:rPr>
        <w:t xml:space="preserve">Non-metric dimensional analysis (NMDS) was used to determine the influence of time, probiotic treatment, or sample type on the bacterial community composition, based on methods by </w:t>
      </w:r>
      <w:r w:rsidR="00B116F8">
        <w:fldChar w:fldCharType="begin" w:fldLock="1"/>
      </w:r>
      <w:r w:rsidR="005433E4">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noteIndex" : 0 }, "schema" : "https://github.com/citation-style-language/schema/raw/master/csl-citation.json" }</w:instrText>
      </w:r>
      <w:r w:rsidR="00B116F8">
        <w:fldChar w:fldCharType="separate"/>
      </w:r>
      <w:r w:rsidR="00B116F8" w:rsidRPr="005C4A7D">
        <w:rPr>
          <w:noProof/>
        </w:rPr>
        <w:t>Torondel et al., 2016</w:t>
      </w:r>
      <w:r w:rsidR="00B116F8">
        <w:fldChar w:fldCharType="end"/>
      </w:r>
      <w:r w:rsidR="00B116F8">
        <w:t xml:space="preserve"> </w:t>
      </w:r>
      <w:r w:rsidRPr="0012239F">
        <w:rPr>
          <w:color w:val="000000"/>
        </w:rPr>
        <w:t xml:space="preserve">and implemented using </w:t>
      </w:r>
      <w:r w:rsidRPr="0012239F">
        <w:rPr>
          <w:i/>
          <w:iCs/>
          <w:color w:val="000000"/>
        </w:rPr>
        <w:t>vegan</w:t>
      </w:r>
      <w:r w:rsidRPr="0012239F">
        <w:rPr>
          <w:color w:val="000000"/>
        </w:rPr>
        <w:t>. The Bray-Curtis dissimilarity metric was used with k=2 for 50 iterations and 95% confidence intervals were plotted. Additionally, relative abundances of specific taxa were extracted and plotted according to treatment and time, and analyzed using t-tests and ANOVAs in R.</w:t>
      </w:r>
    </w:p>
    <w:p w14:paraId="68C871DE" w14:textId="6E621F8F" w:rsidR="0026252E" w:rsidRDefault="0026252E" w:rsidP="0026252E">
      <w:r>
        <w:lastRenderedPageBreak/>
        <w:t xml:space="preserve">A co-occurrence network was generated with normalized taxa counts at the Order level from water samples </w:t>
      </w:r>
      <w:r w:rsidR="005938A4">
        <w:t>in Trial 3 (n=18</w:t>
      </w:r>
      <w:r>
        <w:t xml:space="preserve">), to determine hypothetical relationships resulting from each treatment. The </w:t>
      </w:r>
      <w:proofErr w:type="spellStart"/>
      <w:r>
        <w:t>make_network</w:t>
      </w:r>
      <w:proofErr w:type="spellEnd"/>
      <w:r>
        <w:t xml:space="preserve">() command from the </w:t>
      </w:r>
      <w:r w:rsidRPr="00A81319">
        <w:rPr>
          <w:i/>
        </w:rPr>
        <w:t>phyloseq</w:t>
      </w:r>
      <w:r>
        <w:t xml:space="preserve"> package was used with the Bray-Curtis dissimilarity metric, max distance=0.5 </w:t>
      </w:r>
      <w:r>
        <w:fldChar w:fldCharType="begin" w:fldLock="1"/>
      </w:r>
      <w:r w:rsidR="005433E4">
        <w:instrText>ADDIN CSL_CITATION { "citationItems" : [ { "id" : "ITEM-1",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noteIndex" : 0 }, "schema" : "https://github.com/citation-style-language/schema/raw/master/csl-citation.json" }</w:instrText>
      </w:r>
      <w:r>
        <w:fldChar w:fldCharType="separate"/>
      </w:r>
      <w:r w:rsidRPr="007D5DCA">
        <w:rPr>
          <w:noProof/>
        </w:rPr>
        <w:t>(McMurdie and Holmes, 2013)</w:t>
      </w:r>
      <w:r>
        <w:fldChar w:fldCharType="end"/>
      </w:r>
      <w:r>
        <w:t xml:space="preserve">. The mean resulting relationship table including </w:t>
      </w:r>
      <w:r w:rsidR="00240612">
        <w:t>123</w:t>
      </w:r>
      <w:r>
        <w:t xml:space="preserve"> taxa (nodes) and</w:t>
      </w:r>
      <w:r w:rsidR="00A27638">
        <w:t xml:space="preserve"> 670</w:t>
      </w:r>
      <w:r>
        <w:t xml:space="preserve"> relationships (edges) was exported to </w:t>
      </w:r>
      <w:proofErr w:type="spellStart"/>
      <w:r>
        <w:t>Cytoscape</w:t>
      </w:r>
      <w:proofErr w:type="spellEnd"/>
      <w:r>
        <w:t xml:space="preserve"> Version 3.6.0 for visualization and analysis </w:t>
      </w:r>
      <w:r>
        <w:fldChar w:fldCharType="begin" w:fldLock="1"/>
      </w:r>
      <w:r w:rsidR="005433E4">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noteIndex" : 0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and discrete shape and continuous color according to whether the taxa are more abundant in the control or probiotic-treated samples</w:t>
      </w:r>
      <w:r w:rsidR="009E6FBA">
        <w:t xml:space="preserve"> (0 to 3.6 times)</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4A229FE1" w14:textId="77777777" w:rsidR="004E749C" w:rsidRPr="004E749C" w:rsidRDefault="004E749C" w:rsidP="004E749C">
      <w:pPr>
        <w:rPr>
          <w:rFonts w:eastAsia="Times New Roman" w:cs="Times New Roman"/>
          <w:szCs w:val="24"/>
        </w:rPr>
      </w:pPr>
      <w:r w:rsidRPr="004E749C">
        <w:rPr>
          <w:rFonts w:eastAsia="Times New Roman" w:cs="Times New Roman"/>
          <w:color w:val="000000"/>
          <w:szCs w:val="24"/>
        </w:rPr>
        <w:t xml:space="preserve">A total of 18,103,647 - quality controlled - 16S rRNA gene amplicon sequences were analyzed from 42 rearing water, 24 tank biofilm swab, and 21 pooled larvae samples from three hatchery trials. There was an average of 208,087 reads for each of the 87 samples, ranging between 961-1,117,380 depending on the sequencing method and sample type (Figure 1, top). Direct taxonomical classification resulted in the detection of 168 orders across 29 phyla in all samples. Overall, bacterial communities for each trial and sample type shared many of the most dominant phyla, although differences in relative abundance were seen between trials, time points, and sample types (Figure 1, bottom left). The most dominant phyla in the water community, average from all samples, were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53% ± 6%),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26% ± 10%),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2% ± 10%), </w:t>
      </w:r>
      <w:r w:rsidRPr="004E749C">
        <w:rPr>
          <w:rFonts w:eastAsia="Times New Roman" w:cs="Times New Roman"/>
          <w:i/>
          <w:iCs/>
          <w:color w:val="000000"/>
          <w:szCs w:val="24"/>
        </w:rPr>
        <w:t>Actinobacteria</w:t>
      </w:r>
      <w:r w:rsidRPr="004E749C">
        <w:rPr>
          <w:rFonts w:eastAsia="Times New Roman" w:cs="Times New Roman"/>
          <w:color w:val="000000"/>
          <w:szCs w:val="24"/>
        </w:rPr>
        <w:t xml:space="preserve"> (5% ± 5%), and </w:t>
      </w:r>
      <w:r w:rsidRPr="004E749C">
        <w:rPr>
          <w:rFonts w:eastAsia="Times New Roman" w:cs="Times New Roman"/>
          <w:i/>
          <w:iCs/>
          <w:color w:val="000000"/>
          <w:szCs w:val="24"/>
        </w:rPr>
        <w:t>Planctomycetes</w:t>
      </w:r>
      <w:r w:rsidRPr="004E749C">
        <w:rPr>
          <w:rFonts w:eastAsia="Times New Roman" w:cs="Times New Roman"/>
          <w:color w:val="000000"/>
          <w:szCs w:val="24"/>
        </w:rPr>
        <w:t xml:space="preserve"> (2% ± 1%) (Figure 1, bottom right). The larval samples were dominated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87% ± 12%) and the swab samples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68% ±17%),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9% ± 16%), and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8% ± 4%) (Figure 1, bottom left). Over time, there is an enrichment for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in the swabs compared to the water, but not in the oysters (p&lt;0.001). There was a significant enrichment in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in larval and swab samples, at the expense of </w:t>
      </w:r>
      <w:r w:rsidRPr="004E749C">
        <w:rPr>
          <w:rFonts w:eastAsia="Times New Roman" w:cs="Times New Roman"/>
          <w:i/>
          <w:iCs/>
          <w:color w:val="000000"/>
          <w:szCs w:val="24"/>
        </w:rPr>
        <w:t xml:space="preserve">Bacteroidetes, </w:t>
      </w:r>
      <w:r w:rsidRPr="004E749C">
        <w:rPr>
          <w:rFonts w:eastAsia="Times New Roman" w:cs="Times New Roman"/>
          <w:color w:val="000000"/>
          <w:szCs w:val="24"/>
        </w:rPr>
        <w:t>as compared to water samples (p&lt;0.001).  </w:t>
      </w:r>
    </w:p>
    <w:p w14:paraId="2D5C47B1" w14:textId="77777777" w:rsidR="004E749C" w:rsidRPr="004E749C" w:rsidRDefault="004E749C" w:rsidP="004E749C">
      <w:pPr>
        <w:rPr>
          <w:rFonts w:eastAsia="Times New Roman" w:cs="Times New Roman"/>
          <w:szCs w:val="24"/>
        </w:rPr>
      </w:pPr>
      <w:r w:rsidRPr="004E749C">
        <w:rPr>
          <w:rFonts w:eastAsia="Times New Roman" w:cs="Times New Roman"/>
          <w:color w:val="000000"/>
          <w:szCs w:val="24"/>
        </w:rPr>
        <w:t xml:space="preserve">Overall, the bacterial community in rearing water was significantly more diverse than the community in oyster larvae and biofilm swab samples (Simpson’s Diversity Index, p&lt;0.001, Figure 2), reflecting an enrichment in specific community members from the more diverse rearing water community in larvae and tank surfaces (Figure 1). Simpson’s Diversity Index indicated significantly higher diversity in rearing water samples from Trial 3 (0.88-0.92), than from Trials 1 (0.81-0.87) and 2 (0.80-0.91) (Figure 2, p&lt;0.001), most probably due to the greater sequencing depth and different 16S variable region in Trial 3 (Figure S1), but potentially also due to seasonal and yearly differences in bacterial composition of the source for the rearing water. There was also very high variability among replicate samples from each timepoint and treatment (Figure 2, Figure S2). However, significant increases in bacterial diversity over time were detected in the rearing water in Trials 2 and 3 (p&lt;0.01), and in the oyster larvae and biofilm swabs in Trial 1 (p&lt;0.01). No significant difference between control and treated samples at each time-point and sample type were detected (p=0.52). </w:t>
      </w:r>
    </w:p>
    <w:p w14:paraId="48372525" w14:textId="77777777" w:rsidR="004E749C" w:rsidRPr="004E749C" w:rsidRDefault="004E749C" w:rsidP="004E749C">
      <w:pPr>
        <w:rPr>
          <w:rFonts w:eastAsia="Times New Roman" w:cs="Times New Roman"/>
          <w:szCs w:val="24"/>
        </w:rPr>
      </w:pPr>
      <w:r w:rsidRPr="004E749C">
        <w:rPr>
          <w:rFonts w:eastAsia="Times New Roman" w:cs="Times New Roman"/>
          <w:color w:val="000000"/>
          <w:szCs w:val="24"/>
        </w:rPr>
        <w:t>The bacterial community structures of the water and oyster larvae samples were significantly different (Bray-Curtis, k=2, 95% confidence) in both Trial 1 and Trial 2. The community structure of microbiomes in tank biofilms (swab samples) was not significantly different from either the water or oyster larvae samples, suggesting an intermediate microbiome stage (Figure 3a). Bacterial communities in the rearing water were significantly different between sampling timepoints (Bray-</w:t>
      </w:r>
      <w:r w:rsidRPr="004E749C">
        <w:rPr>
          <w:rFonts w:eastAsia="Times New Roman" w:cs="Times New Roman"/>
          <w:color w:val="000000"/>
          <w:szCs w:val="24"/>
        </w:rPr>
        <w:lastRenderedPageBreak/>
        <w:t>Curtis, k=2, 95% confidence) in all three Trials (Figure 3b). These results suggest that hatchery tanks containing oyster larvae have dynamically developing microbiomes, despite the fact that they are all receiving the same inflow seawater. There was no significant effect of treatment on the beta-diversity of the overall samples (Figure 3c).</w:t>
      </w:r>
    </w:p>
    <w:p w14:paraId="653E4FD1" w14:textId="4BC932AB" w:rsidR="001444D0" w:rsidRDefault="00BF57B9" w:rsidP="001444D0">
      <w:pPr>
        <w:pStyle w:val="Heading2"/>
      </w:pPr>
      <w:r>
        <w:t xml:space="preserve">Effects of the </w:t>
      </w:r>
      <w:r w:rsidR="001444D0">
        <w:t xml:space="preserve">Probiotic on the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1204BFFF" w14:textId="77777777"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Although control and probiotic-treated tanks showed no significant differences in diversity and structure of bacterial communities overall (Figure 3c), significant differences in the read abundance of several specific taxa were detected. In all trials, </w:t>
      </w:r>
      <w:r w:rsidRPr="00FF7D6F">
        <w:rPr>
          <w:rFonts w:eastAsia="Times New Roman" w:cs="Times New Roman"/>
          <w:i/>
          <w:iCs/>
          <w:color w:val="000000"/>
          <w:szCs w:val="24"/>
        </w:rPr>
        <w:t>Bacillus</w:t>
      </w:r>
      <w:r w:rsidRPr="00FF7D6F">
        <w:rPr>
          <w:rFonts w:eastAsia="Times New Roman" w:cs="Times New Roman"/>
          <w:color w:val="000000"/>
          <w:szCs w:val="24"/>
        </w:rPr>
        <w:t xml:space="preserve"> spp. reads in the probiotic-treated water samples increased through time, and were significantly more abundant in samples from treated tanks than in the control tanks by the final sampling day (Figure 4a, interaction p&lt;0.056). These results suggest that those reads correspond to the added probiotic. The number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was also significantly higher at all time points (20-34% of reads) in probiotic-treated rearing water compared to control water in Trial 3 (Figure 4b, p&lt;0.01). The abundance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in the water decreased by 41-62% over time in all Trials (Figure 4b, p&lt;0.005).  Due to increased variability and lack of sufficient data, no significant changes were seen in other sample types in Trials 1 and 2. </w:t>
      </w:r>
    </w:p>
    <w:p w14:paraId="5B464A90" w14:textId="0A1EE8F7"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Since </w:t>
      </w:r>
      <w:r w:rsidRPr="00FF7D6F">
        <w:rPr>
          <w:rFonts w:eastAsia="Times New Roman" w:cs="Times New Roman"/>
          <w:i/>
          <w:iCs/>
          <w:color w:val="000000"/>
          <w:szCs w:val="24"/>
        </w:rPr>
        <w:t>Vibrio</w:t>
      </w:r>
      <w:r w:rsidRPr="00FF7D6F">
        <w:rPr>
          <w:rFonts w:eastAsia="Times New Roman" w:cs="Times New Roman"/>
          <w:color w:val="000000"/>
          <w:szCs w:val="24"/>
        </w:rPr>
        <w:t xml:space="preserve"> is a </w:t>
      </w:r>
      <w:proofErr w:type="spellStart"/>
      <w:r w:rsidRPr="00FF7D6F">
        <w:rPr>
          <w:rFonts w:eastAsia="Times New Roman" w:cs="Times New Roman"/>
          <w:color w:val="000000"/>
          <w:szCs w:val="24"/>
        </w:rPr>
        <w:t>taxon</w:t>
      </w:r>
      <w:proofErr w:type="spellEnd"/>
      <w:r w:rsidRPr="00FF7D6F">
        <w:rPr>
          <w:rFonts w:eastAsia="Times New Roman" w:cs="Times New Roman"/>
          <w:color w:val="000000"/>
          <w:szCs w:val="24"/>
        </w:rPr>
        <w:t xml:space="preserve"> that comprises a significant number of larval oyster pathogens</w:t>
      </w:r>
      <w:r>
        <w:rPr>
          <w:rFonts w:eastAsia="Times New Roman" w:cs="Times New Roman"/>
          <w:color w:val="000000"/>
          <w:szCs w:val="24"/>
        </w:rPr>
        <w:t xml:space="preserve"> </w:t>
      </w:r>
      <w:r>
        <w:rPr>
          <w:rFonts w:eastAsia="Times New Roman" w:cs="Times New Roman"/>
          <w:color w:val="000000"/>
          <w:szCs w:val="24"/>
        </w:rPr>
        <w:fldChar w:fldCharType="begin" w:fldLock="1"/>
      </w:r>
      <w:r w:rsidR="00533D5E">
        <w:rPr>
          <w:rFonts w:eastAsia="Times New Roman" w:cs="Times New Roman"/>
          <w:color w:val="000000"/>
          <w:szCs w:val="24"/>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3",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mendeley" : { "formattedCitation" : "(Elston et al., 1981; Le Roux et al., 2016; Richards et al., 2015a)", "plainTextFormattedCitation" : "(Elston et al., 1981; Le Roux et al., 2016; Richards et al., 2015a)", "previouslyFormattedCitation" : "(Elston et al., 1981; Le Roux et al., 2016; Richards et al., 2015a)" }, "properties" : { "noteIndex" : 0 }, "schema" : "https://github.com/citation-style-language/schema/raw/master/csl-citation.json" }</w:instrText>
      </w:r>
      <w:r>
        <w:rPr>
          <w:rFonts w:eastAsia="Times New Roman" w:cs="Times New Roman"/>
          <w:color w:val="000000"/>
          <w:szCs w:val="24"/>
        </w:rPr>
        <w:fldChar w:fldCharType="separate"/>
      </w:r>
      <w:r w:rsidRPr="00FF7D6F">
        <w:rPr>
          <w:rFonts w:eastAsia="Times New Roman" w:cs="Times New Roman"/>
          <w:noProof/>
          <w:color w:val="000000"/>
          <w:szCs w:val="24"/>
        </w:rPr>
        <w:t>(Elston et al., 1981; Le Roux et al., 2016; Richards et al., 2015a)</w:t>
      </w:r>
      <w:r>
        <w:rPr>
          <w:rFonts w:eastAsia="Times New Roman" w:cs="Times New Roman"/>
          <w:color w:val="000000"/>
          <w:szCs w:val="24"/>
        </w:rPr>
        <w:fldChar w:fldCharType="end"/>
      </w:r>
      <w:r w:rsidRPr="00FF7D6F">
        <w:rPr>
          <w:rFonts w:eastAsia="Times New Roman" w:cs="Times New Roman"/>
          <w:color w:val="000000"/>
          <w:szCs w:val="24"/>
        </w:rPr>
        <w:t xml:space="preserve">, we evaluated the changes in </w:t>
      </w:r>
      <w:r w:rsidRPr="00FF7D6F">
        <w:rPr>
          <w:rFonts w:eastAsia="Times New Roman" w:cs="Times New Roman"/>
          <w:i/>
          <w:iCs/>
          <w:color w:val="000000"/>
          <w:szCs w:val="24"/>
        </w:rPr>
        <w:t>Vibrio</w:t>
      </w:r>
      <w:r w:rsidRPr="00FF7D6F">
        <w:rPr>
          <w:rFonts w:eastAsia="Times New Roman" w:cs="Times New Roman"/>
          <w:color w:val="000000"/>
          <w:szCs w:val="24"/>
        </w:rPr>
        <w:t xml:space="preserve"> spp. diversity and abundance over time in the hatchery. Overall, no significant differences in abundance of </w:t>
      </w:r>
      <w:proofErr w:type="spellStart"/>
      <w:r w:rsidRPr="00FF7D6F">
        <w:rPr>
          <w:rFonts w:eastAsia="Times New Roman" w:cs="Times New Roman"/>
          <w:color w:val="000000"/>
          <w:szCs w:val="24"/>
        </w:rPr>
        <w:t>vibrios</w:t>
      </w:r>
      <w:proofErr w:type="spellEnd"/>
      <w:r w:rsidRPr="00FF7D6F">
        <w:rPr>
          <w:rFonts w:eastAsia="Times New Roman" w:cs="Times New Roman"/>
          <w:color w:val="000000"/>
          <w:szCs w:val="24"/>
        </w:rPr>
        <w:t xml:space="preserve"> between control and probiotic treated-tanks were detected for any of the sample types or trials. However, a significant effect of treatment was observed in vibrio diversity (as measured using the Simpson’s Index of diversity) in water samples collected on day 12 in Trial 1 (Figure 5a).  This trend was also detected in water samples from Trials 2 and 3 (Figure S4). </w:t>
      </w:r>
    </w:p>
    <w:p w14:paraId="32A7679B" w14:textId="77777777"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The abundance of </w:t>
      </w:r>
      <w:r w:rsidRPr="00FF7D6F">
        <w:rPr>
          <w:rFonts w:eastAsia="Times New Roman" w:cs="Times New Roman"/>
          <w:i/>
          <w:iCs/>
          <w:color w:val="000000"/>
          <w:szCs w:val="24"/>
        </w:rPr>
        <w:t>Vibrio</w:t>
      </w:r>
      <w:r w:rsidRPr="00FF7D6F">
        <w:rPr>
          <w:rFonts w:eastAsia="Times New Roman" w:cs="Times New Roman"/>
          <w:color w:val="000000"/>
          <w:szCs w:val="24"/>
        </w:rPr>
        <w:t xml:space="preserve"> in oyster larvae, biofilm swabs, and rearing water samples significantly decreased over time in Trial 1 (Figure 5b, Figure S3, p&lt;0.01). </w:t>
      </w:r>
      <w:r w:rsidRPr="00FF7D6F">
        <w:rPr>
          <w:rFonts w:eastAsia="Times New Roman" w:cs="Times New Roman"/>
          <w:i/>
          <w:iCs/>
          <w:color w:val="000000"/>
          <w:szCs w:val="24"/>
        </w:rPr>
        <w:t>Vibrio</w:t>
      </w:r>
      <w:r w:rsidRPr="00FF7D6F">
        <w:rPr>
          <w:rFonts w:eastAsia="Times New Roman" w:cs="Times New Roman"/>
          <w:color w:val="000000"/>
          <w:szCs w:val="24"/>
        </w:rPr>
        <w:t xml:space="preserve"> reads were significantly more abundant in the oyster larvae, than in the biofilm swabs on Day 12 and all of the water samples in Trial 1 (Figure 5b, interaction p&lt;0.001). No significant differences in </w:t>
      </w:r>
      <w:r w:rsidRPr="00FF7D6F">
        <w:rPr>
          <w:rFonts w:eastAsia="Times New Roman" w:cs="Times New Roman"/>
          <w:i/>
          <w:iCs/>
          <w:color w:val="000000"/>
          <w:szCs w:val="24"/>
        </w:rPr>
        <w:t xml:space="preserve">Vibrio </w:t>
      </w:r>
      <w:r w:rsidRPr="00FF7D6F">
        <w:rPr>
          <w:rFonts w:eastAsia="Times New Roman" w:cs="Times New Roman"/>
          <w:color w:val="000000"/>
          <w:szCs w:val="24"/>
        </w:rPr>
        <w:t xml:space="preserve">Simpson’s Index of Diversity was detected between treatments in the larvae or biofilm samples (Figure 5a, p&gt;0.60). The diversity of the </w:t>
      </w:r>
      <w:r w:rsidRPr="00FF7D6F">
        <w:rPr>
          <w:rFonts w:eastAsia="Times New Roman" w:cs="Times New Roman"/>
          <w:i/>
          <w:iCs/>
          <w:color w:val="000000"/>
          <w:szCs w:val="24"/>
        </w:rPr>
        <w:t>Vibrio</w:t>
      </w:r>
      <w:r w:rsidRPr="00FF7D6F">
        <w:rPr>
          <w:rFonts w:eastAsia="Times New Roman" w:cs="Times New Roman"/>
          <w:color w:val="000000"/>
          <w:szCs w:val="24"/>
        </w:rPr>
        <w:t xml:space="preserve"> spp. was overall higher in swab and oyster samples (p&lt;0.005), and significantly increased from Day 5 to Day 12 in swab and water samples (p&lt;0.001). </w:t>
      </w:r>
    </w:p>
    <w:p w14:paraId="5B3E715C" w14:textId="77777777"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Since the V6 region of the 16S rRNA gene was deeply sequenced in Trial 3, we were able to perform an oligotyping analysis - a method that detects genetic variants within a taxon - of </w:t>
      </w:r>
      <w:r w:rsidRPr="00FF7D6F">
        <w:rPr>
          <w:rFonts w:eastAsia="Times New Roman" w:cs="Times New Roman"/>
          <w:i/>
          <w:iCs/>
          <w:color w:val="000000"/>
          <w:szCs w:val="24"/>
        </w:rPr>
        <w:t>Vibrio</w:t>
      </w:r>
      <w:r w:rsidRPr="00FF7D6F">
        <w:rPr>
          <w:rFonts w:eastAsia="Times New Roman" w:cs="Times New Roman"/>
          <w:color w:val="000000"/>
          <w:szCs w:val="24"/>
        </w:rPr>
        <w:t xml:space="preserve"> reads on this data (only water samples were collected). Changes in the overall composition of the </w:t>
      </w:r>
      <w:r w:rsidRPr="00FF7D6F">
        <w:rPr>
          <w:rFonts w:eastAsia="Times New Roman" w:cs="Times New Roman"/>
          <w:i/>
          <w:iCs/>
          <w:color w:val="000000"/>
          <w:szCs w:val="24"/>
        </w:rPr>
        <w:t>Vibrio</w:t>
      </w:r>
      <w:r w:rsidRPr="00FF7D6F">
        <w:rPr>
          <w:rFonts w:eastAsia="Times New Roman" w:cs="Times New Roman"/>
          <w:color w:val="000000"/>
          <w:szCs w:val="24"/>
        </w:rPr>
        <w:t xml:space="preserve"> community over time and by treatment were observed by oligotyping (Figure 6). On Day 5, the probiotic treated tanks were dominated by oligotypes closely related to </w:t>
      </w:r>
      <w:r w:rsidRPr="00FF7D6F">
        <w:rPr>
          <w:rFonts w:eastAsia="Times New Roman" w:cs="Times New Roman"/>
          <w:i/>
          <w:iCs/>
          <w:color w:val="000000"/>
          <w:szCs w:val="24"/>
        </w:rPr>
        <w:t>Vibrio alginolyticus</w:t>
      </w:r>
      <w:r w:rsidRPr="00FF7D6F">
        <w:rPr>
          <w:rFonts w:eastAsia="Times New Roman" w:cs="Times New Roman"/>
          <w:color w:val="000000"/>
          <w:szCs w:val="24"/>
        </w:rPr>
        <w:t xml:space="preserve"> WW1 and </w:t>
      </w:r>
      <w:proofErr w:type="spellStart"/>
      <w:r w:rsidRPr="00FF7D6F">
        <w:rPr>
          <w:rFonts w:eastAsia="Times New Roman" w:cs="Times New Roman"/>
          <w:i/>
          <w:iCs/>
          <w:color w:val="000000"/>
          <w:szCs w:val="24"/>
        </w:rPr>
        <w:t>Halovibrio</w:t>
      </w:r>
      <w:proofErr w:type="spellEnd"/>
      <w:r w:rsidRPr="00FF7D6F">
        <w:rPr>
          <w:rFonts w:eastAsia="Times New Roman" w:cs="Times New Roman"/>
          <w:color w:val="000000"/>
          <w:szCs w:val="24"/>
        </w:rPr>
        <w:t xml:space="preserve"> sp. 5F5, and the control tanks were dominated by the oligotype </w:t>
      </w:r>
      <w:r w:rsidRPr="00FF7D6F">
        <w:rPr>
          <w:rFonts w:eastAsia="Times New Roman" w:cs="Times New Roman"/>
          <w:i/>
          <w:iCs/>
          <w:color w:val="000000"/>
          <w:szCs w:val="24"/>
        </w:rPr>
        <w:t>Vibrio alginolyticus</w:t>
      </w:r>
      <w:r w:rsidRPr="00FF7D6F">
        <w:rPr>
          <w:rFonts w:eastAsia="Times New Roman" w:cs="Times New Roman"/>
          <w:color w:val="000000"/>
          <w:szCs w:val="24"/>
        </w:rPr>
        <w:t xml:space="preserve"> WW1. By Day 12,</w:t>
      </w:r>
      <w:r w:rsidRPr="00FF7D6F">
        <w:rPr>
          <w:rFonts w:eastAsia="Times New Roman" w:cs="Times New Roman"/>
          <w:i/>
          <w:iCs/>
          <w:color w:val="000000"/>
          <w:szCs w:val="24"/>
        </w:rPr>
        <w:t xml:space="preserve"> Vibrio alginolyticus</w:t>
      </w:r>
      <w:r w:rsidRPr="00FF7D6F">
        <w:rPr>
          <w:rFonts w:eastAsia="Times New Roman" w:cs="Times New Roman"/>
          <w:color w:val="000000"/>
          <w:szCs w:val="24"/>
        </w:rPr>
        <w:t xml:space="preserve"> WW1 is succeeded by </w:t>
      </w:r>
      <w:r w:rsidRPr="00FF7D6F">
        <w:rPr>
          <w:rFonts w:eastAsia="Times New Roman" w:cs="Times New Roman"/>
          <w:i/>
          <w:iCs/>
          <w:color w:val="000000"/>
          <w:szCs w:val="24"/>
        </w:rPr>
        <w:t xml:space="preserve">Vibrio </w:t>
      </w:r>
      <w:proofErr w:type="spellStart"/>
      <w:r w:rsidRPr="00FF7D6F">
        <w:rPr>
          <w:rFonts w:eastAsia="Times New Roman" w:cs="Times New Roman"/>
          <w:i/>
          <w:iCs/>
          <w:color w:val="000000"/>
          <w:szCs w:val="24"/>
        </w:rPr>
        <w:t>celticus</w:t>
      </w:r>
      <w:proofErr w:type="spellEnd"/>
      <w:r w:rsidRPr="00FF7D6F">
        <w:rPr>
          <w:rFonts w:eastAsia="Times New Roman" w:cs="Times New Roman"/>
          <w:color w:val="000000"/>
          <w:szCs w:val="24"/>
        </w:rPr>
        <w:t xml:space="preserve"> 5OM18 in the probiotic treated tanks and </w:t>
      </w:r>
      <w:r w:rsidRPr="00FF7D6F">
        <w:rPr>
          <w:rFonts w:eastAsia="Times New Roman" w:cs="Times New Roman"/>
          <w:i/>
          <w:iCs/>
          <w:color w:val="000000"/>
          <w:szCs w:val="24"/>
        </w:rPr>
        <w:t xml:space="preserve">Vibrio </w:t>
      </w:r>
      <w:proofErr w:type="spellStart"/>
      <w:r w:rsidRPr="00FF7D6F">
        <w:rPr>
          <w:rFonts w:eastAsia="Times New Roman" w:cs="Times New Roman"/>
          <w:i/>
          <w:iCs/>
          <w:color w:val="000000"/>
          <w:szCs w:val="24"/>
        </w:rPr>
        <w:t>orientalis</w:t>
      </w:r>
      <w:proofErr w:type="spellEnd"/>
      <w:r w:rsidRPr="00FF7D6F">
        <w:rPr>
          <w:rFonts w:eastAsia="Times New Roman" w:cs="Times New Roman"/>
          <w:color w:val="000000"/>
          <w:szCs w:val="24"/>
        </w:rPr>
        <w:t xml:space="preserve"> LK2HaP4 in the control tanks. </w:t>
      </w:r>
    </w:p>
    <w:p w14:paraId="2F757B00" w14:textId="74559367" w:rsidR="001525F4" w:rsidRDefault="001525F4" w:rsidP="001525F4">
      <w:pPr>
        <w:pStyle w:val="NormalWeb"/>
        <w:spacing w:before="120" w:beforeAutospacing="0" w:after="240" w:afterAutospacing="0"/>
      </w:pPr>
    </w:p>
    <w:p w14:paraId="47941601" w14:textId="20DC9F40" w:rsidR="001444D0" w:rsidRDefault="00A711D7" w:rsidP="0038579E">
      <w:pPr>
        <w:pStyle w:val="Heading2"/>
      </w:pPr>
      <w:r>
        <w:t>Bacterial</w:t>
      </w:r>
      <w:r w:rsidR="0038579E">
        <w:t xml:space="preserve"> Relationships with Co-Occurrence Analysis</w:t>
      </w:r>
    </w:p>
    <w:p w14:paraId="445384FC" w14:textId="77777777" w:rsidR="001525F4" w:rsidRDefault="001525F4" w:rsidP="001525F4">
      <w:pPr>
        <w:pStyle w:val="NormalWeb"/>
        <w:spacing w:before="120" w:beforeAutospacing="0" w:after="240" w:afterAutospacing="0"/>
      </w:pPr>
      <w:r>
        <w:rPr>
          <w:color w:val="000000"/>
        </w:rPr>
        <w:t xml:space="preserve">A co-occurrence analysis of members of the bacterial community (Figure 7) in the 18 water samples from Trial 3 was performed to illustrate: a) how abundance of each Order changed relative to others </w:t>
      </w:r>
      <w:r>
        <w:rPr>
          <w:color w:val="000000"/>
        </w:rPr>
        <w:lastRenderedPageBreak/>
        <w:t>(edge connections); b) which Orders were most abundant in the system (node size); and c) how probiotic treatment affected their relative abundances (node color and shape). The most abundant taxa (</w:t>
      </w:r>
      <w:proofErr w:type="spellStart"/>
      <w:r>
        <w:rPr>
          <w:i/>
          <w:iCs/>
          <w:color w:val="000000"/>
        </w:rPr>
        <w:t>Rhodobacterales</w:t>
      </w:r>
      <w:proofErr w:type="spellEnd"/>
      <w:r>
        <w:rPr>
          <w:i/>
          <w:iCs/>
          <w:color w:val="000000"/>
        </w:rPr>
        <w:t xml:space="preserve">, </w:t>
      </w:r>
      <w:proofErr w:type="spellStart"/>
      <w:r>
        <w:rPr>
          <w:i/>
          <w:iCs/>
          <w:color w:val="000000"/>
        </w:rPr>
        <w:t>Micrococcales</w:t>
      </w:r>
      <w:proofErr w:type="spellEnd"/>
      <w:r>
        <w:rPr>
          <w:i/>
          <w:iCs/>
          <w:color w:val="000000"/>
        </w:rPr>
        <w:t xml:space="preserve">, </w:t>
      </w:r>
      <w:proofErr w:type="spellStart"/>
      <w:r>
        <w:rPr>
          <w:i/>
          <w:iCs/>
          <w:color w:val="000000"/>
        </w:rPr>
        <w:t>Sphingobacteriales</w:t>
      </w:r>
      <w:proofErr w:type="spellEnd"/>
      <w:r>
        <w:rPr>
          <w:i/>
          <w:iCs/>
          <w:color w:val="000000"/>
        </w:rPr>
        <w:t>, Flavobacteriales</w:t>
      </w:r>
      <w:r>
        <w:rPr>
          <w:color w:val="000000"/>
        </w:rPr>
        <w:t xml:space="preserve">, </w:t>
      </w:r>
      <w:proofErr w:type="spellStart"/>
      <w:r>
        <w:rPr>
          <w:i/>
          <w:iCs/>
          <w:color w:val="000000"/>
        </w:rPr>
        <w:t>Deferribacterales</w:t>
      </w:r>
      <w:proofErr w:type="spellEnd"/>
      <w:r>
        <w:rPr>
          <w:i/>
          <w:iCs/>
          <w:color w:val="000000"/>
        </w:rPr>
        <w:t xml:space="preserve">, </w:t>
      </w:r>
      <w:r>
        <w:rPr>
          <w:color w:val="000000"/>
        </w:rPr>
        <w:t xml:space="preserve">and </w:t>
      </w:r>
      <w:r>
        <w:rPr>
          <w:i/>
          <w:iCs/>
          <w:color w:val="000000"/>
        </w:rPr>
        <w:t>Oceanospirillales</w:t>
      </w:r>
      <w:r>
        <w:rPr>
          <w:color w:val="000000"/>
        </w:rPr>
        <w:t xml:space="preserve">) changed in similar fashion, but had different occurrence ratios between control and treatment samples. Orders that were significantly more abundant in the control samples than in treatment samples include </w:t>
      </w:r>
      <w:r>
        <w:rPr>
          <w:i/>
          <w:iCs/>
          <w:color w:val="000000"/>
        </w:rPr>
        <w:t>Oceanospirillales</w:t>
      </w:r>
      <w:r>
        <w:rPr>
          <w:color w:val="000000"/>
        </w:rPr>
        <w:t xml:space="preserve">, </w:t>
      </w:r>
      <w:proofErr w:type="spellStart"/>
      <w:r>
        <w:rPr>
          <w:i/>
          <w:iCs/>
          <w:color w:val="000000"/>
        </w:rPr>
        <w:t>Caulobacterales</w:t>
      </w:r>
      <w:proofErr w:type="spellEnd"/>
      <w:r>
        <w:rPr>
          <w:color w:val="000000"/>
        </w:rPr>
        <w:t xml:space="preserve">, </w:t>
      </w:r>
      <w:proofErr w:type="spellStart"/>
      <w:r>
        <w:rPr>
          <w:i/>
          <w:iCs/>
          <w:color w:val="000000"/>
        </w:rPr>
        <w:t>Lentispherales</w:t>
      </w:r>
      <w:proofErr w:type="spellEnd"/>
      <w:r>
        <w:rPr>
          <w:color w:val="000000"/>
        </w:rPr>
        <w:t xml:space="preserve">, </w:t>
      </w:r>
      <w:proofErr w:type="spellStart"/>
      <w:r>
        <w:rPr>
          <w:i/>
          <w:iCs/>
          <w:color w:val="000000"/>
        </w:rPr>
        <w:t>Acidithiobacillales</w:t>
      </w:r>
      <w:proofErr w:type="spellEnd"/>
      <w:r>
        <w:rPr>
          <w:color w:val="000000"/>
        </w:rPr>
        <w:t xml:space="preserve">, </w:t>
      </w:r>
      <w:proofErr w:type="spellStart"/>
      <w:r>
        <w:rPr>
          <w:i/>
          <w:iCs/>
          <w:color w:val="000000"/>
        </w:rPr>
        <w:t>Chrococcales</w:t>
      </w:r>
      <w:proofErr w:type="spellEnd"/>
      <w:r>
        <w:rPr>
          <w:color w:val="000000"/>
        </w:rPr>
        <w:t xml:space="preserve">, and </w:t>
      </w:r>
      <w:r>
        <w:rPr>
          <w:i/>
          <w:iCs/>
          <w:color w:val="000000"/>
        </w:rPr>
        <w:t>Bacillales</w:t>
      </w:r>
      <w:r>
        <w:rPr>
          <w:color w:val="000000"/>
        </w:rPr>
        <w:t xml:space="preserve">. These nodes scattered throughout the network and did not share direct edges, but are within 3-5 edges of each other. </w:t>
      </w:r>
    </w:p>
    <w:p w14:paraId="532193EF" w14:textId="77777777" w:rsidR="001525F4" w:rsidRDefault="001525F4" w:rsidP="001525F4">
      <w:pPr>
        <w:pStyle w:val="NormalWeb"/>
        <w:spacing w:before="120" w:beforeAutospacing="0" w:after="240" w:afterAutospacing="0"/>
      </w:pPr>
      <w:r>
        <w:rPr>
          <w:i/>
          <w:iCs/>
          <w:color w:val="000000"/>
        </w:rPr>
        <w:t>Bacillales</w:t>
      </w:r>
      <w:r>
        <w:rPr>
          <w:color w:val="000000"/>
        </w:rPr>
        <w:t xml:space="preserve">, the Order to which the probiotic used in these experiments belongs and was most abundant in the treated samples, was shown to be most directly associated in the network with four other Orders that change in abundance between control and treatment samples: </w:t>
      </w:r>
      <w:r>
        <w:rPr>
          <w:i/>
          <w:iCs/>
          <w:color w:val="000000"/>
        </w:rPr>
        <w:t xml:space="preserve">Chromatiales, Xanthomonadales, Cytophagia </w:t>
      </w:r>
      <w:r>
        <w:rPr>
          <w:color w:val="000000"/>
        </w:rPr>
        <w:t xml:space="preserve">Order II, and </w:t>
      </w:r>
      <w:r>
        <w:rPr>
          <w:i/>
          <w:iCs/>
          <w:color w:val="000000"/>
        </w:rPr>
        <w:t>Vibrionales</w:t>
      </w:r>
      <w:r>
        <w:rPr>
          <w:color w:val="000000"/>
        </w:rPr>
        <w:t xml:space="preserve">. This direct connection between </w:t>
      </w:r>
      <w:r>
        <w:rPr>
          <w:i/>
          <w:iCs/>
          <w:color w:val="000000"/>
        </w:rPr>
        <w:t>Bacillales</w:t>
      </w:r>
      <w:r>
        <w:rPr>
          <w:color w:val="000000"/>
        </w:rPr>
        <w:t xml:space="preserve"> and </w:t>
      </w:r>
      <w:r>
        <w:rPr>
          <w:i/>
          <w:iCs/>
          <w:color w:val="000000"/>
        </w:rPr>
        <w:t>Vibrionales</w:t>
      </w:r>
      <w:r>
        <w:rPr>
          <w:color w:val="000000"/>
        </w:rPr>
        <w:t xml:space="preserve"> in the network indicates that these Orders of bacteria may have been directly associated. </w:t>
      </w:r>
      <w:r>
        <w:rPr>
          <w:i/>
          <w:iCs/>
          <w:color w:val="000000"/>
        </w:rPr>
        <w:t>Oceanospirillales</w:t>
      </w:r>
      <w:r>
        <w:rPr>
          <w:color w:val="000000"/>
        </w:rPr>
        <w:t xml:space="preserve"> was placed in the network 5 edges away from </w:t>
      </w:r>
      <w:r>
        <w:rPr>
          <w:i/>
          <w:iCs/>
          <w:color w:val="000000"/>
        </w:rPr>
        <w:t>Bacillales,</w:t>
      </w:r>
      <w:r>
        <w:rPr>
          <w:color w:val="000000"/>
        </w:rPr>
        <w:t xml:space="preserve"> sharing an edge with the treatment-abundant </w:t>
      </w:r>
      <w:r>
        <w:rPr>
          <w:i/>
          <w:iCs/>
          <w:color w:val="000000"/>
        </w:rPr>
        <w:t>Flavobacteriales</w:t>
      </w:r>
      <w:r>
        <w:rPr>
          <w:color w:val="000000"/>
        </w:rPr>
        <w:t>, a common environmental bacteria taxon (</w:t>
      </w:r>
      <w:proofErr w:type="spellStart"/>
      <w:r>
        <w:rPr>
          <w:color w:val="000000"/>
        </w:rPr>
        <w:t>Bernardet</w:t>
      </w:r>
      <w:proofErr w:type="spellEnd"/>
      <w:r>
        <w:rPr>
          <w:color w:val="000000"/>
        </w:rPr>
        <w:t xml:space="preserve"> et al., 2015). This network indicates that the probiotic did not directly alter the overall bacterial community in the rearing water in an oyster hatchery, but acted through associated bacteria.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306D3306" w14:textId="62D82C81" w:rsidR="00F05E88" w:rsidRDefault="000628D5" w:rsidP="000628D5">
      <w:pPr>
        <w:pStyle w:val="NormalWeb"/>
        <w:spacing w:before="120" w:beforeAutospacing="0" w:after="240" w:afterAutospacing="0"/>
      </w:pPr>
      <w:r>
        <w:rPr>
          <w:color w:val="000000"/>
        </w:rPr>
        <w:t xml:space="preserve">Manipulation of bacterial community structures in aquaculture systems is a potential mechanism for prevention of disease among the commercial crop grown in these systems. Moreover, study of these microbial communities informs potential actions such as probiotic treatment. This information can then be used to optimize disease management strategies. Our study established that bacterial community structure in an oyster hatchery differed in diversity and composition between rearing water, tank biofilm swabs, and oyster larvae. In particular, oyster larvae selected for specific taxa present in the water and in biofilms, including </w:t>
      </w:r>
      <w:r>
        <w:rPr>
          <w:i/>
          <w:iCs/>
          <w:color w:val="000000"/>
        </w:rPr>
        <w:t xml:space="preserve">Firmicutes </w:t>
      </w:r>
      <w:r>
        <w:rPr>
          <w:color w:val="000000"/>
        </w:rPr>
        <w:t xml:space="preserve">and </w:t>
      </w:r>
      <w:r>
        <w:rPr>
          <w:i/>
          <w:iCs/>
          <w:color w:val="000000"/>
        </w:rPr>
        <w:t>Proteobacteria</w:t>
      </w:r>
      <w:r>
        <w:rPr>
          <w:color w:val="000000"/>
        </w:rPr>
        <w:t xml:space="preserve">, while biofilms showed a diversity and composition state that was intermediate between water and larvae. Additionally, the microbiome changed significantly over time in the rearing water, specifically with an increase in </w:t>
      </w:r>
      <w:r>
        <w:rPr>
          <w:i/>
          <w:iCs/>
          <w:color w:val="000000"/>
        </w:rPr>
        <w:t>Actinobacteria</w:t>
      </w:r>
      <w:r>
        <w:rPr>
          <w:color w:val="000000"/>
        </w:rPr>
        <w:t xml:space="preserve"> and a decrease in </w:t>
      </w:r>
      <w:r>
        <w:rPr>
          <w:i/>
          <w:iCs/>
          <w:color w:val="000000"/>
        </w:rPr>
        <w:t>Bacteroidetes</w:t>
      </w:r>
      <w:r>
        <w:rPr>
          <w:color w:val="000000"/>
        </w:rPr>
        <w:t xml:space="preserve">. The strong effect of time initially obscured the overall effects of treatment, trial, or sample type. </w:t>
      </w:r>
      <w:r>
        <w:rPr>
          <w:i/>
          <w:iCs/>
          <w:color w:val="000000"/>
        </w:rPr>
        <w:t>Proteobacteria</w:t>
      </w:r>
      <w:r>
        <w:rPr>
          <w:color w:val="000000"/>
        </w:rPr>
        <w:t xml:space="preserve"> was, on average, the most abundant phylum in all samples (up to 87% in larvae), consistent with previous studies where it was shown to make up the largest and most diverse phylum in oyster-associated microbiota </w:t>
      </w:r>
      <w:r w:rsidR="00F05E88">
        <w:fldChar w:fldCharType="begin" w:fldLock="1"/>
      </w:r>
      <w:r w:rsidR="005433E4">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Hern\u00e1ndez-Z\u00e1rate and Olmos-Soto, 2006; Trabal Fern\u00e1ndez et al., 2014)", "plainTextFormattedCitation" : "(Hern\u00e1ndez-Z\u00e1rate and Olmos-Soto, 2006; Trabal Fern\u00e1ndez et al., 2014)", "previouslyFormattedCitation" : "(Hern\u00e1ndez-Z\u00e1rate and Olmos-Soto, 2006; Trabal Fern\u00e1ndez et al., 2014)" }, "properties" : { "noteIndex" : 0 }, "schema" : "https://github.com/citation-style-language/schema/raw/master/csl-citation.json" }</w:instrText>
      </w:r>
      <w:r w:rsidR="00F05E88">
        <w:fldChar w:fldCharType="separate"/>
      </w:r>
      <w:r w:rsidR="007D5DCA" w:rsidRPr="007D5DCA">
        <w:rPr>
          <w:noProof/>
        </w:rPr>
        <w:t>(Hernández-Zárate and Olmos-Soto, 2006; Trabal Fernández et al., 2014)</w:t>
      </w:r>
      <w:r w:rsidR="00F05E88">
        <w:fldChar w:fldCharType="end"/>
      </w:r>
      <w:r w:rsidR="00F05E88">
        <w:t>.</w:t>
      </w:r>
      <w:r w:rsidR="00DE3017">
        <w:t xml:space="preserve"> </w:t>
      </w:r>
      <w:r w:rsidRPr="000628D5">
        <w:rPr>
          <w:color w:val="000000"/>
        </w:rPr>
        <w:t xml:space="preserve">The other phyla, however, showed variation in relative abundances based on sample type, day, and treatment, including </w:t>
      </w:r>
      <w:r w:rsidRPr="000628D5">
        <w:rPr>
          <w:i/>
          <w:iCs/>
          <w:color w:val="000000"/>
        </w:rPr>
        <w:t xml:space="preserve">Bacteroidetes, Cyanobacteria, </w:t>
      </w:r>
      <w:r w:rsidRPr="000628D5">
        <w:rPr>
          <w:color w:val="000000"/>
        </w:rPr>
        <w:t xml:space="preserve">and </w:t>
      </w:r>
      <w:r w:rsidRPr="000628D5">
        <w:rPr>
          <w:i/>
          <w:iCs/>
          <w:color w:val="000000"/>
        </w:rPr>
        <w:t>Actinobacteria</w:t>
      </w:r>
      <w:r w:rsidRPr="000628D5">
        <w:rPr>
          <w:color w:val="000000"/>
        </w:rPr>
        <w:t>.</w:t>
      </w:r>
    </w:p>
    <w:p w14:paraId="62F979EA" w14:textId="5DC907DE" w:rsidR="000628D5" w:rsidRDefault="000628D5" w:rsidP="00F05E88">
      <w:pPr>
        <w:rPr>
          <w:color w:val="000000"/>
        </w:rPr>
      </w:pPr>
      <w:r>
        <w:rPr>
          <w:color w:val="000000"/>
        </w:rPr>
        <w:t xml:space="preserve">Our results show high variability in bacterial composition between replicate samples within trials and between trials, especially among the bacterial communities of oyster larvae. High variability in microbial communities in oysters from a single location is consistent with past studies, and is most probably driven by genetic and environmental effects on host-microbe interactions </w:t>
      </w:r>
      <w:r w:rsidR="00F05E88">
        <w:fldChar w:fldCharType="begin" w:fldLock="1"/>
      </w:r>
      <w:r w:rsidR="005433E4">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noteIndex" : 0 }, "schema" : "https://github.com/citation-style-language/schema/raw/master/csl-citation.json" }</w:instrText>
      </w:r>
      <w:r w:rsidR="00F05E88">
        <w:fldChar w:fldCharType="separate"/>
      </w:r>
      <w:r w:rsidR="007D5DCA" w:rsidRPr="007D5DCA">
        <w:rPr>
          <w:noProof/>
        </w:rPr>
        <w:t>(King et al., 2012; Wegner et al., 2013)</w:t>
      </w:r>
      <w:r w:rsidR="00F05E88">
        <w:fldChar w:fldCharType="end"/>
      </w:r>
      <w:r w:rsidR="005539B1">
        <w:t xml:space="preserve"> </w:t>
      </w:r>
      <w:r>
        <w:rPr>
          <w:color w:val="000000"/>
        </w:rPr>
        <w:t xml:space="preserve">or variability in larval performance in response to pathogen challenge </w:t>
      </w:r>
      <w:r>
        <w:rPr>
          <w:color w:val="000000"/>
          <w:shd w:val="clear" w:color="auto" w:fill="FFFF00"/>
        </w:rPr>
        <w:t xml:space="preserve">(Sohn et al. </w:t>
      </w:r>
      <w:r>
        <w:rPr>
          <w:i/>
          <w:iCs/>
          <w:color w:val="000000"/>
          <w:shd w:val="clear" w:color="auto" w:fill="FFFF00"/>
        </w:rPr>
        <w:t>in prep</w:t>
      </w:r>
      <w:r>
        <w:rPr>
          <w:color w:val="000000"/>
        </w:rPr>
        <w:t xml:space="preserve">). Moreover, variability between replicates (tanks within the hatchery) and between trials, may have been due to inevitable variance in husbandry and handling techniques at the hatchery </w:t>
      </w:r>
      <w:r>
        <w:rPr>
          <w:color w:val="000000"/>
        </w:rPr>
        <w:fldChar w:fldCharType="begin" w:fldLock="1"/>
      </w:r>
      <w:r w:rsidR="005D1CDB">
        <w:rPr>
          <w:color w:val="000000"/>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mendeley" : { "formattedCitation" : "(Elston et al., 1981)", "plainTextFormattedCitation" : "(Elston et al., 1981)", "previouslyFormattedCitation" : "(Elston et al., 1981)" }, "properties" : { "noteIndex" : 0 }, "schema" : "https://github.com/citation-style-language/schema/raw/master/csl-citation.json" }</w:instrText>
      </w:r>
      <w:r>
        <w:rPr>
          <w:color w:val="000000"/>
        </w:rPr>
        <w:fldChar w:fldCharType="separate"/>
      </w:r>
      <w:r w:rsidRPr="000628D5">
        <w:rPr>
          <w:noProof/>
          <w:color w:val="000000"/>
        </w:rPr>
        <w:t>(Elston et al., 1981)</w:t>
      </w:r>
      <w:r>
        <w:rPr>
          <w:color w:val="000000"/>
        </w:rPr>
        <w:fldChar w:fldCharType="end"/>
      </w:r>
      <w:r>
        <w:rPr>
          <w:color w:val="000000"/>
        </w:rPr>
        <w:t xml:space="preserve">. </w:t>
      </w:r>
    </w:p>
    <w:p w14:paraId="684B3F39" w14:textId="722DD2B6" w:rsidR="00F05E88" w:rsidRDefault="000628D5" w:rsidP="00F05E88">
      <w:r>
        <w:rPr>
          <w:color w:val="000000"/>
        </w:rPr>
        <w:lastRenderedPageBreak/>
        <w:t xml:space="preserve">Despite high variability in microbial communities between samples and trials, clear differences were seen in microbial composition between sample types (water, biofilms, and larvae). Lower diversity indices in the larvae and tank biofilm swabs than the water indicates niche selection of larval and biofilm colonizers, particularly </w:t>
      </w:r>
      <w:r>
        <w:rPr>
          <w:i/>
          <w:iCs/>
          <w:color w:val="000000"/>
        </w:rPr>
        <w:t>Cyanobacteria</w:t>
      </w:r>
      <w:r>
        <w:rPr>
          <w:color w:val="000000"/>
        </w:rPr>
        <w:t xml:space="preserve"> and </w:t>
      </w:r>
      <w:r>
        <w:rPr>
          <w:i/>
          <w:iCs/>
          <w:color w:val="000000"/>
        </w:rPr>
        <w:t>Proteobacteria</w:t>
      </w:r>
      <w:r>
        <w:rPr>
          <w:color w:val="000000"/>
        </w:rPr>
        <w:t xml:space="preserve"> in the tank. It is likely that the oysters select their commensal bacteria from a diverse pool of bacteria in the rearing water and microalgal feed. This hypothesis is consistent with outcomes of past studies that suggest interactions between microalgae, bacteria, and animals in aquaculture.  Bacteria are an essential component of aquaculture nutrition, as both a source of nutrients and growth factors for the microalgae, and as food for the larvae </w:t>
      </w:r>
      <w:r w:rsidR="002D630D">
        <w:fldChar w:fldCharType="begin" w:fldLock="1"/>
      </w:r>
      <w:r w:rsidR="005433E4">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noteIndex" : 0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Pr>
          <w:color w:val="000000"/>
        </w:rPr>
        <w:t xml:space="preserve">Studies have shown differential selection of microbes in eastern oysters based on size, chemistry, and accompanying bacteria </w:t>
      </w:r>
      <w:r w:rsidR="006D51B2">
        <w:fldChar w:fldCharType="begin" w:fldLock="1"/>
      </w:r>
      <w:r w:rsidR="005433E4">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Emmanuelle", "given" : "Pales Espinosa",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Emmanuelle et al., 2009; Nevejan et al., 2016; Newell and Jordan, 1983)", "plainTextFormattedCitation" : "(Baldwin, 1995; Emmanuelle et al., 2009; Nevejan et al., 2016; Newell and Jordan, 1983)", "previouslyFormattedCitation" : "(Baldwin, 1995; Emmanuelle et al., 2009; Nevejan et al., 2016; Newell and Jordan, 1983)" }, "properties" : { "noteIndex" : 0 }, "schema" : "https://github.com/citation-style-language/schema/raw/master/csl-citation.json" }</w:instrText>
      </w:r>
      <w:r w:rsidR="006D51B2">
        <w:fldChar w:fldCharType="separate"/>
      </w:r>
      <w:r w:rsidR="00056F14" w:rsidRPr="00056F14">
        <w:rPr>
          <w:noProof/>
        </w:rPr>
        <w:t>(Baldwin, 1995; Emmanuelle et al., 2009; Nevejan et al., 2016; Newell and Jordan, 1983)</w:t>
      </w:r>
      <w:r w:rsidR="006D51B2">
        <w:fldChar w:fldCharType="end"/>
      </w:r>
      <w:r w:rsidR="006D51B2">
        <w:t>.</w:t>
      </w:r>
      <w:r w:rsidR="00E733E9">
        <w:t xml:space="preserve"> </w:t>
      </w:r>
      <w:r>
        <w:rPr>
          <w:color w:val="000000"/>
        </w:rPr>
        <w:t>Interestingly, strong temporal changes were seen in the structure of microbial communities of oyster larvae, tank surface biofilms, and/or rearing water in each of the trials. Considering the short duration of the trials (less than 15 d), this indicates that temporal changes in microbial communities in the tanks may be driven by developmental changes in the oyster larvae, since it is unlikely that these major changes are due to transient changes in the microbial composition of incoming water. Samples collected during Trial 3 on days 5, 8, and 12 from the hatchery inflow water show that the microbiome is constant over time (data not shown). More research is needed to evaluate the role of oyster-microbial interactions on the dynamics of microbial communities in oyster tanks.</w:t>
      </w:r>
    </w:p>
    <w:p w14:paraId="29C569F1" w14:textId="29557B26" w:rsidR="00F05E88" w:rsidRDefault="00E043D0" w:rsidP="00F05E88">
      <w:r>
        <w:rPr>
          <w:color w:val="000000"/>
        </w:rPr>
        <w:t>Despite a significant improvement in larval survival with the addition of probiotics (</w:t>
      </w:r>
      <w:r>
        <w:rPr>
          <w:color w:val="000000"/>
          <w:shd w:val="clear" w:color="auto" w:fill="FFFF00"/>
        </w:rPr>
        <w:t xml:space="preserve">Sohn et al. </w:t>
      </w:r>
      <w:r>
        <w:rPr>
          <w:i/>
          <w:iCs/>
          <w:color w:val="000000"/>
          <w:shd w:val="clear" w:color="auto" w:fill="FFFF00"/>
        </w:rPr>
        <w:t>in prep</w:t>
      </w:r>
      <w:r>
        <w:rPr>
          <w:color w:val="000000"/>
        </w:rPr>
        <w:t xml:space="preserve">), there was no global effect on bacterial diversity or structure in any of the sample types, suggesting that the probiotic effect is exerted directly on the larvae (e.g. by modulation of the immune system) and/or that it is mediated by subtle, targeted changes in the oyster microbiomes that are obscured by large temporal effects. The presence of the probiotic was confirmed with higher total </w:t>
      </w:r>
      <w:r>
        <w:rPr>
          <w:i/>
          <w:iCs/>
          <w:color w:val="000000"/>
        </w:rPr>
        <w:t>Bacillus</w:t>
      </w:r>
      <w:r>
        <w:rPr>
          <w:color w:val="000000"/>
        </w:rPr>
        <w:t xml:space="preserve"> spp. read counts in the probiotic-treated water and increased abundance throughout the Trials, likely due to natural mortality and therefore decreased grazing in the tanks. Previous studies of the impact of probiotics on microbiota in humans and fish also showed subtle changes of certain taxa, but no consistent effect on the diversity of the host’s bacterial community </w:t>
      </w:r>
      <w:r w:rsidR="00F05E88">
        <w:fldChar w:fldCharType="begin" w:fldLock="1"/>
      </w:r>
      <w:r w:rsidR="005433E4">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noteIndex" : 0 }, "schema" : "https://github.com/citation-style-language/schema/raw/master/csl-citation.json" }</w:instrText>
      </w:r>
      <w:r w:rsidR="00F05E88">
        <w:fldChar w:fldCharType="separate"/>
      </w:r>
      <w:r w:rsidR="00D961A8" w:rsidRPr="00D961A8">
        <w:rPr>
          <w:noProof/>
        </w:rPr>
        <w:t>(Boutin et al., 2013; Laursen et al., 2017; Merrifield and Carnevali, 2014; Schmidt et al., 2017; Standen et al., 2015)</w:t>
      </w:r>
      <w:r w:rsidR="00F05E88">
        <w:fldChar w:fldCharType="end"/>
      </w:r>
      <w:r w:rsidR="00F05E88">
        <w:t xml:space="preserve">. </w:t>
      </w:r>
      <w:r w:rsidR="00C95480">
        <w:t xml:space="preserve">However, other studies </w:t>
      </w:r>
      <w:r w:rsidR="00C343EA">
        <w:t>report</w:t>
      </w:r>
      <w:r w:rsidR="00C95480">
        <w:t xml:space="preserve"> dramatic changes in </w:t>
      </w:r>
      <w:r w:rsidR="00BC2FBE">
        <w:t>fish</w:t>
      </w:r>
      <w:r w:rsidR="00D961A8">
        <w:t xml:space="preserve"> microbiomes</w:t>
      </w:r>
      <w:r w:rsidR="00A3711A">
        <w:t xml:space="preserve"> as a result of probiotic treatment</w:t>
      </w:r>
      <w:r w:rsidR="00D961A8">
        <w:t xml:space="preserve"> </w:t>
      </w:r>
      <w:r w:rsidR="00D961A8">
        <w:fldChar w:fldCharType="begin" w:fldLock="1"/>
      </w:r>
      <w:r w:rsidR="005433E4">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noteIndex" : 0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r w:rsidR="00F05E88">
        <w:t xml:space="preserve"> </w:t>
      </w:r>
    </w:p>
    <w:p w14:paraId="2B02E325" w14:textId="77777777" w:rsidR="00E043D0" w:rsidRPr="00E043D0" w:rsidRDefault="00E043D0" w:rsidP="00E043D0">
      <w:pPr>
        <w:pStyle w:val="NormalWeb"/>
        <w:spacing w:before="120" w:beforeAutospacing="0" w:after="240" w:afterAutospacing="0"/>
      </w:pPr>
      <w:r>
        <w:rPr>
          <w:color w:val="000000"/>
        </w:rPr>
        <w:t xml:space="preserve">Despite not observing an overall effect of the probiotic on microbial community diversity and overall composition, the presence of the probiotic was confirmed with higher total </w:t>
      </w:r>
      <w:r>
        <w:rPr>
          <w:i/>
          <w:iCs/>
          <w:color w:val="000000"/>
        </w:rPr>
        <w:t>Bacillus</w:t>
      </w:r>
      <w:r>
        <w:rPr>
          <w:color w:val="000000"/>
        </w:rPr>
        <w:t xml:space="preserve"> spp. read counts in the probiotic-treated water and increased abundance throughout the length of each trial, suggesting that the probiotic accumulates in larval oysters through time. Moreover, amplification of other taxa in probiotic-treated samples compared to the control was observed, most notably in the </w:t>
      </w:r>
      <w:r>
        <w:rPr>
          <w:i/>
          <w:iCs/>
          <w:color w:val="000000"/>
        </w:rPr>
        <w:t>Oceanospirillales</w:t>
      </w:r>
      <w:r>
        <w:rPr>
          <w:color w:val="000000"/>
        </w:rPr>
        <w:t xml:space="preserve"> order. This group of bacteria was consistently more abundant in probiotic-treated rearing water, and significantly decreased with time in all three trials. </w:t>
      </w:r>
      <w:r>
        <w:rPr>
          <w:i/>
          <w:iCs/>
          <w:color w:val="000000"/>
        </w:rPr>
        <w:t>Oceanospirillales</w:t>
      </w:r>
      <w:r>
        <w:rPr>
          <w:color w:val="000000"/>
        </w:rPr>
        <w:t xml:space="preserve"> are heterotrophs commonly associated with mollusks and are found in the gills of many bivalves </w:t>
      </w:r>
      <w:r w:rsidR="00F05E88">
        <w:fldChar w:fldCharType="begin" w:fldLock="1"/>
      </w:r>
      <w:r w:rsidR="005433E4">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BN" : "1758-2229", "ISSN" : "17582229", "PMID" : "25756119", "abstract" : "Associations between bacteria from the gamma-Proteobacterial order Oceanospirillales and marine invertebrates are quite common. Members of the Oceanospirillales exhibit a diversity of interactions with their various hosts, ranging from the catabolism of complex compounds that benefit host growth to attacking and bursting host nuclei. Here, we describe the association between a novel Oceanospirillales phylotype and the hydrothermal vent snail Alviniconcha. Alviniconcha typically harbour chemoautotrophic gamma- or epsilon-Proteobacterial symbionts inside their gill cells. Via fluorescence in situ hybridization and transmission electron microscopy, we observed an Oceanospirillales phylotype (named AOP for 'Alviniconcha Oceanospirillales phylotype') in membrane-bound vacuoles that were separate from the known gamma- or epsilon-Proteobacterial symbionts. Using quantitative polymerase chain reaction, we surveyed 181 Alviniconcha hosting gamma-Proteobacterial symbionts and 102 hosting epsilon-Proteobacterial symbionts, and found that the population size of AOP was always minor relative to the canonical symbionts (median 0.53% of the total quantified 16S rRNA genes). Additionally, we detected AOP more frequently in Alviniconcha hosting gamma-Proteobacterial symbionts than in those hosting epsilon-Proteobacterial symbionts (96% and 5% of individuals respectively). The high incidence of AOP in gamma-Proteobacteria hosting Alviniconcha implies that it could play a significant ecological role either as a host parasite or as an additional symbiont with unknown physiological capacities.",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Alviniconcha with chemosynthetic, ??-Proteobacterial symbionts", "type" : "article-journal", "volume" : "6" }, "uris" : [ "http://www.mendeley.com/documents/?uuid=870deeb0-8f8d-3cf0-b7ae-ce68e25c5c02" ] }, { "id" : "ITEM-3", "itemData" : { "DOI" : "10.1111/j.1462-2920.2011.02448.x", "ISBN" : "1462-2912",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noteIndex" : 0 }, "schema" : "https://github.com/citation-style-language/schema/raw/master/csl-citation.json" }</w:instrText>
      </w:r>
      <w:r w:rsidR="00F05E88">
        <w:fldChar w:fldCharType="separate"/>
      </w:r>
      <w:r w:rsidR="007D5DCA" w:rsidRPr="007D5DCA">
        <w:rPr>
          <w:noProof/>
        </w:rPr>
        <w:t>(Beinart et al., 2014; Costa et al., 2012; Jensen et al., 2010; Zurel et al., 2011)</w:t>
      </w:r>
      <w:r w:rsidR="00F05E88">
        <w:fldChar w:fldCharType="end"/>
      </w:r>
      <w:r w:rsidR="00F05E88">
        <w:t xml:space="preserve">. </w:t>
      </w:r>
      <w:r w:rsidR="00814F4E">
        <w:t>Additionally</w:t>
      </w:r>
      <w:r w:rsidR="00F05E88">
        <w:t xml:space="preserve">, they are </w:t>
      </w:r>
      <w:r w:rsidR="00B23463">
        <w:t xml:space="preserve">recognized </w:t>
      </w:r>
      <w:r w:rsidR="00F05E88">
        <w:t xml:space="preserve">for their ability to degrade organic compounds in the environment and their abundance in oil plume microbial communities </w:t>
      </w:r>
      <w:r w:rsidR="00F05E88">
        <w:fldChar w:fldCharType="begin" w:fldLock="1"/>
      </w:r>
      <w:r w:rsidR="005433E4">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noteIndex" : 0 }, "schema" : "https://github.com/citation-style-language/schema/raw/master/csl-citation.json" }</w:instrText>
      </w:r>
      <w:r w:rsidR="00F05E88">
        <w:fldChar w:fldCharType="separate"/>
      </w:r>
      <w:r w:rsidR="007D5DCA" w:rsidRPr="007D5DCA">
        <w:rPr>
          <w:noProof/>
        </w:rPr>
        <w:t>(Dubinsky et al., 2013; Hazen et al., 2010)</w:t>
      </w:r>
      <w:r w:rsidR="00F05E88">
        <w:fldChar w:fldCharType="end"/>
      </w:r>
      <w:r w:rsidR="00F05E88">
        <w:t xml:space="preserve">. </w:t>
      </w:r>
      <w:r w:rsidRPr="00E043D0">
        <w:rPr>
          <w:color w:val="000000"/>
        </w:rPr>
        <w:t xml:space="preserve">These observations indicate that </w:t>
      </w:r>
      <w:r w:rsidRPr="00E043D0">
        <w:rPr>
          <w:i/>
          <w:iCs/>
          <w:color w:val="000000"/>
        </w:rPr>
        <w:t>Oceanospirillales</w:t>
      </w:r>
      <w:r w:rsidRPr="00E043D0">
        <w:rPr>
          <w:color w:val="000000"/>
        </w:rPr>
        <w:t xml:space="preserve"> may confer a beneficial effect to the oyster host and contribute to the mechanism of oyster larval protection by the </w:t>
      </w:r>
      <w:r w:rsidRPr="00E043D0">
        <w:rPr>
          <w:i/>
          <w:iCs/>
          <w:color w:val="000000"/>
        </w:rPr>
        <w:t xml:space="preserve">B. pumilus </w:t>
      </w:r>
      <w:r w:rsidRPr="00E043D0">
        <w:rPr>
          <w:color w:val="000000"/>
        </w:rPr>
        <w:t xml:space="preserve">RI06-95 probiotic. </w:t>
      </w:r>
    </w:p>
    <w:p w14:paraId="3044D1B2" w14:textId="5F86D5AB" w:rsidR="00F05E88" w:rsidRDefault="00C1130C" w:rsidP="00F05E88">
      <w:r>
        <w:t>P</w:t>
      </w:r>
      <w:r w:rsidR="00484A45">
        <w:t>revious research (Sohn et al. 2016</w:t>
      </w:r>
      <w:r w:rsidR="00E043D0">
        <w:rPr>
          <w:color w:val="000000"/>
        </w:rPr>
        <w:t xml:space="preserve"> suggested that probiotic treatment in the hatchery potentially decreases levels of </w:t>
      </w:r>
      <w:r w:rsidR="00E043D0">
        <w:rPr>
          <w:i/>
          <w:iCs/>
          <w:color w:val="000000"/>
        </w:rPr>
        <w:t xml:space="preserve">Vibrio </w:t>
      </w:r>
      <w:r w:rsidR="00E043D0">
        <w:rPr>
          <w:color w:val="000000"/>
        </w:rPr>
        <w:t xml:space="preserve">spp. in the hatchery. Characterization studies have shown that our probiotic </w:t>
      </w:r>
      <w:r w:rsidR="00E043D0">
        <w:rPr>
          <w:color w:val="000000"/>
        </w:rPr>
        <w:lastRenderedPageBreak/>
        <w:t xml:space="preserve">species, </w:t>
      </w:r>
      <w:r w:rsidR="00E043D0">
        <w:rPr>
          <w:i/>
          <w:iCs/>
          <w:color w:val="000000"/>
        </w:rPr>
        <w:t>Bacillus pumilus</w:t>
      </w:r>
      <w:r w:rsidR="00E043D0">
        <w:rPr>
          <w:color w:val="000000"/>
        </w:rPr>
        <w:t xml:space="preserve">, as well as other </w:t>
      </w:r>
      <w:r w:rsidR="00E043D0">
        <w:rPr>
          <w:i/>
          <w:iCs/>
          <w:color w:val="000000"/>
        </w:rPr>
        <w:t xml:space="preserve">Bacillus </w:t>
      </w:r>
      <w:proofErr w:type="spellStart"/>
      <w:r w:rsidR="00E043D0">
        <w:rPr>
          <w:color w:val="000000"/>
        </w:rPr>
        <w:t>spp</w:t>
      </w:r>
      <w:proofErr w:type="spellEnd"/>
      <w:r w:rsidR="00E043D0">
        <w:rPr>
          <w:color w:val="000000"/>
        </w:rPr>
        <w:t xml:space="preserve">, inhibit </w:t>
      </w:r>
      <w:r w:rsidR="00E043D0">
        <w:rPr>
          <w:i/>
          <w:iCs/>
          <w:color w:val="000000"/>
        </w:rPr>
        <w:t>in vitro</w:t>
      </w:r>
      <w:r w:rsidR="00E043D0">
        <w:rPr>
          <w:color w:val="000000"/>
        </w:rPr>
        <w:t xml:space="preserve"> growth of Vibrio</w:t>
      </w:r>
      <w:r w:rsidR="00E043D0">
        <w:rPr>
          <w:i/>
          <w:iCs/>
          <w:color w:val="000000"/>
        </w:rPr>
        <w:t xml:space="preserve"> </w:t>
      </w:r>
      <w:r w:rsidR="00E043D0">
        <w:rPr>
          <w:color w:val="000000"/>
        </w:rPr>
        <w:t xml:space="preserve">spp. </w:t>
      </w:r>
      <w:r w:rsidR="00F05E88">
        <w:rPr>
          <w:i/>
        </w:rPr>
        <w:fldChar w:fldCharType="begin" w:fldLock="1"/>
      </w:r>
      <w:r w:rsidR="005433E4">
        <w:rPr>
          <w:i/>
        </w:rPr>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Sohn et al., 2016; Vaseeharan and Ramasamy, 2003)" }, "properties" : { "noteIndex" : 0 }, "schema" : "https://github.com/citation-style-language/schema/raw/master/csl-citation.json" }</w:instrText>
      </w:r>
      <w:r w:rsidR="00F05E88">
        <w:rPr>
          <w:i/>
        </w:rPr>
        <w:fldChar w:fldCharType="separate"/>
      </w:r>
      <w:r w:rsidR="007D5DCA" w:rsidRPr="007D5DCA">
        <w:rPr>
          <w:noProof/>
        </w:rPr>
        <w:t>(Sohn et al., 2016; Vaseeharan and Ramasamy, 2003)</w:t>
      </w:r>
      <w:r w:rsidR="00F05E88">
        <w:rPr>
          <w:i/>
        </w:rPr>
        <w:fldChar w:fldCharType="end"/>
      </w:r>
      <w:r w:rsidR="00F05E88">
        <w:t xml:space="preserve">. </w:t>
      </w:r>
      <w:r w:rsidR="00E043D0">
        <w:rPr>
          <w:color w:val="000000"/>
        </w:rPr>
        <w:t xml:space="preserve">This trend is also observed in the number of </w:t>
      </w:r>
      <w:r w:rsidR="00E043D0">
        <w:rPr>
          <w:i/>
          <w:iCs/>
          <w:color w:val="000000"/>
        </w:rPr>
        <w:t>Vibrio</w:t>
      </w:r>
      <w:r w:rsidR="00E043D0">
        <w:rPr>
          <w:color w:val="000000"/>
        </w:rPr>
        <w:t xml:space="preserve"> reads in our 16S study, but is not significant due to high variability and small sample sizes. Failure to detect a significant decrease in </w:t>
      </w:r>
      <w:r w:rsidR="00E043D0">
        <w:rPr>
          <w:i/>
          <w:iCs/>
          <w:color w:val="000000"/>
        </w:rPr>
        <w:t xml:space="preserve">Vibrio </w:t>
      </w:r>
      <w:r w:rsidR="00E043D0">
        <w:rPr>
          <w:color w:val="000000"/>
        </w:rPr>
        <w:t xml:space="preserve">reads in Trial 2 was most probably due to the low abundance of </w:t>
      </w:r>
      <w:r w:rsidR="00E043D0">
        <w:rPr>
          <w:i/>
          <w:iCs/>
          <w:color w:val="000000"/>
        </w:rPr>
        <w:t>Vibrios</w:t>
      </w:r>
      <w:r w:rsidR="00E043D0">
        <w:rPr>
          <w:color w:val="000000"/>
        </w:rPr>
        <w:t xml:space="preserve"> in this trial, which was conducted in January, when there is lower environmental </w:t>
      </w:r>
      <w:r w:rsidR="00E043D0">
        <w:rPr>
          <w:i/>
          <w:iCs/>
          <w:color w:val="000000"/>
        </w:rPr>
        <w:t>Vibrio</w:t>
      </w:r>
      <w:r w:rsidR="00E043D0">
        <w:rPr>
          <w:color w:val="000000"/>
        </w:rPr>
        <w:t xml:space="preserve"> presence </w:t>
      </w:r>
      <w:r w:rsidR="00721E3E">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721E3E">
        <w:fldChar w:fldCharType="separate"/>
      </w:r>
      <w:r w:rsidR="00BA2257" w:rsidRPr="00BA2257">
        <w:rPr>
          <w:noProof/>
        </w:rPr>
        <w:t>(Costa Sobrinho et al., 2010)</w:t>
      </w:r>
      <w:r w:rsidR="00721E3E">
        <w:fldChar w:fldCharType="end"/>
      </w:r>
      <w:r w:rsidR="00721E3E">
        <w:t xml:space="preserve">. </w:t>
      </w:r>
      <w:r w:rsidR="00E043D0">
        <w:rPr>
          <w:color w:val="000000"/>
        </w:rPr>
        <w:t xml:space="preserve">Interestingly, our research indicates that probiotic treatment leads to increased </w:t>
      </w:r>
      <w:r w:rsidR="00E043D0">
        <w:rPr>
          <w:i/>
          <w:iCs/>
          <w:color w:val="000000"/>
        </w:rPr>
        <w:t>Vibrio</w:t>
      </w:r>
      <w:r w:rsidR="00E043D0">
        <w:rPr>
          <w:color w:val="000000"/>
        </w:rPr>
        <w:t xml:space="preserve"> diversity in rearing water through time. This increase in diversity signifies a likely decrease in the abundance of specific pathogenic </w:t>
      </w:r>
      <w:r w:rsidR="00E043D0">
        <w:rPr>
          <w:i/>
          <w:iCs/>
          <w:color w:val="000000"/>
        </w:rPr>
        <w:t xml:space="preserve">Vibrio </w:t>
      </w:r>
      <w:r w:rsidR="00E043D0">
        <w:rPr>
          <w:color w:val="000000"/>
        </w:rPr>
        <w:t xml:space="preserve">spp., and therefore lower chances of a disease outbreak. Moreover, the analysis of single base pair changes in </w:t>
      </w:r>
      <w:r w:rsidR="00E043D0">
        <w:rPr>
          <w:i/>
          <w:iCs/>
          <w:color w:val="000000"/>
        </w:rPr>
        <w:t>Vibrio</w:t>
      </w:r>
      <w:r w:rsidR="00E043D0">
        <w:rPr>
          <w:color w:val="000000"/>
        </w:rPr>
        <w:t xml:space="preserve"> species in the water samples from the high-resolution sequencing performed in Trial 3 revealed that, over time, the </w:t>
      </w:r>
      <w:r w:rsidR="00E043D0">
        <w:rPr>
          <w:i/>
          <w:iCs/>
          <w:color w:val="000000"/>
        </w:rPr>
        <w:t>Vibrio</w:t>
      </w:r>
      <w:r w:rsidR="00E043D0">
        <w:rPr>
          <w:color w:val="000000"/>
        </w:rPr>
        <w:t xml:space="preserve"> community in the probiotic-treated rearing water transitioned from a predominance in potentially pathogenic species, similar to </w:t>
      </w:r>
      <w:r w:rsidR="00E043D0">
        <w:rPr>
          <w:i/>
          <w:iCs/>
          <w:color w:val="000000"/>
        </w:rPr>
        <w:t>Vibrio alginolyticus</w:t>
      </w:r>
      <w:r w:rsidR="00E043D0">
        <w:rPr>
          <w:color w:val="000000"/>
        </w:rPr>
        <w:t xml:space="preserve"> WW1, a virulent pathogen originally isolated from amphioxus</w:t>
      </w:r>
      <w:r w:rsidR="00721E3E">
        <w:t xml:space="preserve"> </w:t>
      </w:r>
      <w:r w:rsidR="00721E3E">
        <w:fldChar w:fldCharType="begin" w:fldLock="1"/>
      </w:r>
      <w:r w:rsidR="005433E4">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noteIndex" : 0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 xml:space="preserve">Vibrio </w:t>
      </w:r>
      <w:proofErr w:type="spellStart"/>
      <w:r w:rsidR="00924A9B" w:rsidRPr="006541CE">
        <w:rPr>
          <w:i/>
        </w:rPr>
        <w:t>celticus</w:t>
      </w:r>
      <w:proofErr w:type="spellEnd"/>
      <w:r w:rsidR="00924A9B">
        <w:t xml:space="preserve"> 5OM18, a virulent anaerobic clam pathogen </w:t>
      </w:r>
      <w:r w:rsidR="00924A9B">
        <w:fldChar w:fldCharType="begin" w:fldLock="1"/>
      </w:r>
      <w:r w:rsidR="005433E4">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noteIndex" : 0 }, "schema" : "https://github.com/citation-style-language/schema/raw/master/csl-citation.json" }</w:instrText>
      </w:r>
      <w:r w:rsidR="00924A9B">
        <w:fldChar w:fldCharType="separate"/>
      </w:r>
      <w:r w:rsidR="00924A9B" w:rsidRPr="007D5DCA">
        <w:rPr>
          <w:noProof/>
        </w:rPr>
        <w:t>(Beaz-Hidalgo et al., 2010b)</w:t>
      </w:r>
      <w:r w:rsidR="00924A9B">
        <w:fldChar w:fldCharType="end"/>
      </w:r>
      <w:r w:rsidR="00434B54">
        <w:t xml:space="preserve"> to a predominance in non-pathogenic species similar to</w:t>
      </w:r>
      <w:r w:rsidR="00924A9B">
        <w:t xml:space="preserve"> </w:t>
      </w:r>
      <w:r w:rsidR="00721E3E">
        <w:rPr>
          <w:i/>
        </w:rPr>
        <w:t xml:space="preserve">Vibrio </w:t>
      </w:r>
      <w:proofErr w:type="spellStart"/>
      <w:r w:rsidR="00721E3E">
        <w:rPr>
          <w:i/>
        </w:rPr>
        <w:t>orientalis</w:t>
      </w:r>
      <w:proofErr w:type="spellEnd"/>
      <w:r w:rsidR="00721E3E">
        <w:t xml:space="preserve">, a species that is often associated with adaptive functions </w:t>
      </w:r>
      <w:r w:rsidR="00721E3E">
        <w:fldChar w:fldCharType="begin" w:fldLock="1"/>
      </w:r>
      <w:r w:rsidR="005433E4">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noteIndex" : 0 }, "schema" : "https://github.com/citation-style-language/schema/raw/master/csl-citation.json" }</w:instrText>
      </w:r>
      <w:r w:rsidR="00721E3E">
        <w:fldChar w:fldCharType="separate"/>
      </w:r>
      <w:r w:rsidR="00721E3E" w:rsidRPr="007D5DCA">
        <w:rPr>
          <w:noProof/>
        </w:rPr>
        <w:t>(Mukhta et al., 2016; Tangl, 1983)</w:t>
      </w:r>
      <w:r w:rsidR="00721E3E">
        <w:fldChar w:fldCharType="end"/>
      </w:r>
      <w:r w:rsidR="00434B54">
        <w:t xml:space="preserve"> and </w:t>
      </w:r>
      <w:r w:rsidR="00434B54" w:rsidRPr="006541CE">
        <w:rPr>
          <w:i/>
        </w:rPr>
        <w:t xml:space="preserve">Vibrio </w:t>
      </w:r>
      <w:proofErr w:type="spellStart"/>
      <w:r w:rsidR="00434B54" w:rsidRPr="006541CE">
        <w:rPr>
          <w:i/>
        </w:rPr>
        <w:t>celticus</w:t>
      </w:r>
      <w:proofErr w:type="spellEnd"/>
      <w:r w:rsidR="00434B54">
        <w:t xml:space="preserve"> 5OM18, a virulent anaerobic clam pathogen </w:t>
      </w:r>
      <w:r w:rsidR="00434B54">
        <w:fldChar w:fldCharType="begin" w:fldLock="1"/>
      </w:r>
      <w:r w:rsidR="005433E4">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noteIndex" : 0 }, "schema" : "https://github.com/citation-style-language/schema/raw/master/csl-citation.json" }</w:instrText>
      </w:r>
      <w:r w:rsidR="00434B54">
        <w:fldChar w:fldCharType="separate"/>
      </w:r>
      <w:r w:rsidR="00434B54" w:rsidRPr="007D5DCA">
        <w:rPr>
          <w:noProof/>
        </w:rPr>
        <w:t>(Beaz-Hidalgo et al., 2010b)</w:t>
      </w:r>
      <w:r w:rsidR="00434B54">
        <w:fldChar w:fldCharType="end"/>
      </w:r>
      <w:r w:rsidR="00721E3E">
        <w:t xml:space="preserve">. </w:t>
      </w:r>
      <w:r w:rsidR="00E043D0">
        <w:rPr>
          <w:color w:val="000000"/>
        </w:rPr>
        <w:t xml:space="preserve">This trend further confirms that the addition of the </w:t>
      </w:r>
      <w:r w:rsidR="00E043D0">
        <w:rPr>
          <w:i/>
          <w:iCs/>
          <w:color w:val="000000"/>
        </w:rPr>
        <w:t>Bacillus</w:t>
      </w:r>
      <w:r w:rsidR="00E043D0">
        <w:rPr>
          <w:color w:val="000000"/>
        </w:rPr>
        <w:t xml:space="preserve"> probiotic causes subtle changes in certain taxa in the hatchery system, especially the </w:t>
      </w:r>
      <w:r w:rsidR="00E043D0">
        <w:rPr>
          <w:i/>
          <w:iCs/>
          <w:color w:val="000000"/>
        </w:rPr>
        <w:t>Vibrio</w:t>
      </w:r>
      <w:r w:rsidR="00E043D0">
        <w:rPr>
          <w:color w:val="000000"/>
        </w:rPr>
        <w:t xml:space="preserve"> taxon, that may be highly relevant for effectively decreasing infective doses and, consequently, disease dynamics </w:t>
      </w:r>
      <w:r w:rsidR="005D1CDB">
        <w:rPr>
          <w:color w:val="000000"/>
        </w:rPr>
        <w:fldChar w:fldCharType="begin" w:fldLock="1"/>
      </w:r>
      <w:r w:rsidR="005D1CDB">
        <w:rPr>
          <w:color w:val="000000"/>
        </w:rPr>
        <w:instrText>ADDIN CSL_CITATION { "citationItems" : [ { "id" : "ITEM-1", "itemData" : { "DOI" : "10.1007/s13199-018-0580-1", "ISSN" : "0334-5114", "author" : [ { "dropping-particle" : "", "family" : "Chauhan", "given" : "Arun", "non-dropping-particle" : "", "parse-names" : false, "suffix" : "" }, { "dropping-particle" : "", "family" : "Singh", "given" : "Rahul", "non-dropping-particle" : "", "parse-names" : false, "suffix" : "" } ], "container-title" : "Symbiosis", "id" : "ITEM-1", "issued" : { "date-parts" : [ [ "2018", "11", "10" ] ] }, "page" : "1-15", "publisher" : "Springer Netherlands", "title" : "Probiotics in aquaculture: a promising emerging alternative approach", "type" : "article-journal" }, "uris" : [ "http://www.mendeley.com/documents/?uuid=dc601c7a-0058-38e1-ba5d-a9f3071d5f69" ] } ], "mendeley" : { "formattedCitation" : "(Chauhan and Singh, 2018)", "plainTextFormattedCitation" : "(Chauhan and Singh, 2018)", "previouslyFormattedCitation" : "(Chauhan and Singh, 2018)" }, "properties" : { "noteIndex" : 0 }, "schema" : "https://github.com/citation-style-language/schema/raw/master/csl-citation.json" }</w:instrText>
      </w:r>
      <w:r w:rsidR="005D1CDB">
        <w:rPr>
          <w:color w:val="000000"/>
        </w:rPr>
        <w:fldChar w:fldCharType="separate"/>
      </w:r>
      <w:r w:rsidR="005D1CDB" w:rsidRPr="005D1CDB">
        <w:rPr>
          <w:noProof/>
          <w:color w:val="000000"/>
        </w:rPr>
        <w:t>(Chauhan and Singh, 2018)</w:t>
      </w:r>
      <w:r w:rsidR="005D1CDB">
        <w:rPr>
          <w:color w:val="000000"/>
        </w:rPr>
        <w:fldChar w:fldCharType="end"/>
      </w:r>
      <w:r w:rsidR="005D1CDB">
        <w:rPr>
          <w:color w:val="000000"/>
        </w:rPr>
        <w:t>.</w:t>
      </w:r>
    </w:p>
    <w:p w14:paraId="22A4EC51" w14:textId="5703F5AF" w:rsidR="008205B2" w:rsidRPr="00E73C18" w:rsidRDefault="00C1130C" w:rsidP="008205B2">
      <w:r>
        <w:t xml:space="preserve">This interpretation is also consistent with the 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fldChar w:fldCharType="begin" w:fldLock="1"/>
      </w:r>
      <w:r w:rsidR="005433E4">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noteIndex" : 0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A network analysis of the rearing water </w:t>
      </w:r>
      <w:r w:rsidR="000C1F38">
        <w:t>Trial 3</w:t>
      </w:r>
      <w:r w:rsidR="008205B2" w:rsidRPr="008205B2">
        <w:t xml:space="preserve"> suggest</w:t>
      </w:r>
      <w:r>
        <w:t>ed</w:t>
      </w:r>
      <w:r w:rsidR="008205B2" w:rsidRPr="008205B2">
        <w:t xml:space="preserve"> that the probiotic effect on the rearing water, and likely the larvae, is </w:t>
      </w:r>
      <w:r>
        <w:t>focused on</w:t>
      </w:r>
      <w:r w:rsidR="008205B2" w:rsidRPr="008205B2">
        <w:t xml:space="preserve"> select</w:t>
      </w:r>
      <w:r>
        <w:t>ed</w:t>
      </w:r>
      <w:r w:rsidR="008205B2" w:rsidRPr="008205B2">
        <w:t xml:space="preserve"> bacteria</w:t>
      </w:r>
      <w:r w:rsidR="004F777F">
        <w:t xml:space="preserve"> that are dispersed throughout the bacterial community</w:t>
      </w:r>
      <w:r w:rsidR="008205B2" w:rsidRPr="008205B2">
        <w:t>.</w:t>
      </w:r>
      <w:r>
        <w:t xml:space="preserve"> This analysis </w:t>
      </w:r>
      <w:r w:rsidR="008205B2" w:rsidRPr="008205B2">
        <w:t>show</w:t>
      </w:r>
      <w:r>
        <w:t>ed</w:t>
      </w:r>
      <w:r w:rsidR="008205B2" w:rsidRPr="008205B2">
        <w:t xml:space="preserve"> a direct relationship between </w:t>
      </w:r>
      <w:r w:rsidR="008205B2" w:rsidRPr="008205B2">
        <w:rPr>
          <w:i/>
        </w:rPr>
        <w:t>Bacillales</w:t>
      </w:r>
      <w:r w:rsidR="008205B2" w:rsidRPr="008205B2">
        <w:t xml:space="preserve"> with </w:t>
      </w:r>
      <w:r w:rsidR="008205B2" w:rsidRPr="008205B2">
        <w:rPr>
          <w:i/>
        </w:rPr>
        <w:t>Vibrionales</w:t>
      </w:r>
      <w:r>
        <w:rPr>
          <w:i/>
        </w:rPr>
        <w:t xml:space="preserve"> </w:t>
      </w:r>
      <w:r w:rsidR="00B57862">
        <w:t>in the trials performed in summer months (Trials 1 and 3)</w:t>
      </w:r>
      <w:r w:rsidR="008205B2" w:rsidRPr="008205B2">
        <w:t xml:space="preserve">, when </w:t>
      </w:r>
      <w:r w:rsidR="008205B2" w:rsidRPr="008205B2">
        <w:rPr>
          <w:i/>
        </w:rPr>
        <w:t xml:space="preserve">Vibrionales </w:t>
      </w:r>
      <w:r w:rsidR="00B57862">
        <w:t>are</w:t>
      </w:r>
      <w:r w:rsidR="008205B2" w:rsidRPr="008205B2">
        <w:t xml:space="preserve"> more abundant in the environment and oysters </w:t>
      </w:r>
      <w:r w:rsidR="008205B2" w:rsidRPr="008205B2">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8205B2" w:rsidRPr="008205B2">
        <w:fldChar w:fldCharType="separate"/>
      </w:r>
      <w:r w:rsidR="00BA2257" w:rsidRPr="00BA2257">
        <w:rPr>
          <w:noProof/>
        </w:rPr>
        <w:t>(Costa Sobrinho et al., 2010)</w:t>
      </w:r>
      <w:r w:rsidR="008205B2" w:rsidRPr="008205B2">
        <w:rPr>
          <w:lang w:val="en-GB"/>
        </w:rPr>
        <w:fldChar w:fldCharType="end"/>
      </w:r>
      <w:r w:rsidR="008205B2" w:rsidRPr="008205B2">
        <w:t xml:space="preserve">. </w:t>
      </w:r>
      <w:r w:rsidR="00FE701C">
        <w:t xml:space="preserve">Previous research and sequencing of the genome of </w:t>
      </w:r>
      <w:r w:rsidR="00FE701C">
        <w:rPr>
          <w:i/>
        </w:rPr>
        <w:t xml:space="preserve">Bacillus pumilus </w:t>
      </w:r>
      <w:r w:rsidR="00FE701C">
        <w:t xml:space="preserve">RI06-95 show that </w:t>
      </w:r>
      <w:r w:rsidR="00560134">
        <w:t>mechanism</w:t>
      </w:r>
      <w:r w:rsidR="003F488D">
        <w:t>s</w:t>
      </w:r>
      <w:r w:rsidR="00560134">
        <w:t xml:space="preserve"> of</w:t>
      </w:r>
      <w:r w:rsidR="00330316">
        <w:t xml:space="preserve"> probiotic</w:t>
      </w:r>
      <w:r w:rsidR="00560134">
        <w:t xml:space="preserve"> action </w:t>
      </w:r>
      <w:r w:rsidR="00B20A6D">
        <w:t>include</w:t>
      </w:r>
      <w:r w:rsidR="00330316">
        <w:t xml:space="preserve"> direct competition with </w:t>
      </w:r>
      <w:r w:rsidR="00330316">
        <w:rPr>
          <w:i/>
        </w:rPr>
        <w:t xml:space="preserve">Vibrio </w:t>
      </w:r>
      <w:r w:rsidR="00330316" w:rsidRPr="00330316">
        <w:rPr>
          <w:i/>
        </w:rPr>
        <w:t>coralliilyticus</w:t>
      </w:r>
      <w:r w:rsidR="00043989">
        <w:t xml:space="preserve">, </w:t>
      </w:r>
      <w:r w:rsidR="003F488D">
        <w:t>biofilm formation</w:t>
      </w:r>
      <w:r w:rsidR="00043989">
        <w:t>, and water quality improvement</w:t>
      </w:r>
      <w:r w:rsidR="003F488D">
        <w:t xml:space="preserve"> </w:t>
      </w:r>
      <w:r w:rsidR="00B01214">
        <w:fldChar w:fldCharType="begin" w:fldLock="1"/>
      </w:r>
      <w:r w:rsidR="005433E4">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noteIndex" : 0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the</w:t>
      </w:r>
      <w:r w:rsidR="00E73C18">
        <w:t xml:space="preserve"> </w:t>
      </w:r>
      <w:r w:rsidR="00E73C18">
        <w:rPr>
          <w:i/>
        </w:rPr>
        <w:t>Bacillus</w:t>
      </w:r>
      <w:r w:rsidR="00E73C18">
        <w:t xml:space="preserve"> </w:t>
      </w:r>
      <w:r w:rsidR="00491748">
        <w:t xml:space="preserve">probiotic </w:t>
      </w:r>
      <w:r w:rsidR="00E73C18">
        <w:t xml:space="preserve">and its directly associated bacteria (including </w:t>
      </w:r>
      <w:r w:rsidR="00E73C18">
        <w:rPr>
          <w:i/>
        </w:rPr>
        <w:t>Vibrio</w:t>
      </w:r>
      <w:r w:rsidR="00727F67">
        <w:rPr>
          <w:i/>
        </w:rPr>
        <w:t>nales</w:t>
      </w:r>
      <w:r w:rsidR="00E73C18">
        <w:t xml:space="preserve">) </w:t>
      </w:r>
      <w:r w:rsidR="00B632D9">
        <w:t>could open niches in the oyster microbiome</w:t>
      </w:r>
      <w:r w:rsidR="00451725">
        <w:t xml:space="preserve"> for </w:t>
      </w:r>
      <w:r w:rsidR="00850572">
        <w:t>advantageous</w:t>
      </w:r>
      <w:r w:rsidR="00451725">
        <w:t xml:space="preserve"> microbes, </w:t>
      </w:r>
      <w:r w:rsidR="00760727">
        <w:t xml:space="preserve">in addition to providing </w:t>
      </w:r>
      <w:proofErr w:type="spellStart"/>
      <w:r w:rsidR="00760727">
        <w:t>immunoprotective</w:t>
      </w:r>
      <w:proofErr w:type="spellEnd"/>
      <w:r w:rsidR="00760727">
        <w:t xml:space="preserve"> benefits for the </w:t>
      </w:r>
      <w:r w:rsidR="00850572">
        <w:t xml:space="preserve">larval </w:t>
      </w:r>
      <w:r w:rsidR="00760727">
        <w:t xml:space="preserve">oysters. </w:t>
      </w:r>
    </w:p>
    <w:p w14:paraId="51A83F27" w14:textId="7AADD73F" w:rsidR="005A4881" w:rsidRDefault="005D1CDB" w:rsidP="005A4881">
      <w:r>
        <w:rPr>
          <w:color w:val="000000"/>
        </w:rPr>
        <w:t xml:space="preserve">The co-occurrence network provides insight for future probiotic development, co-culturing of probiotics, and how a candidate probiotic may be assessed. Perhaps probiotics need to be evaluated by their effect on the system as a whole to quantify and optimize their effect and prevent undesirable side-effects </w:t>
      </w:r>
      <w:r w:rsidR="008205B2" w:rsidRPr="008205B2">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noteIndex" : 0 }, "schema" : "https://github.com/citation-style-language/schema/raw/master/csl-citation.json" }</w:instrText>
      </w:r>
      <w:r w:rsidR="008205B2" w:rsidRPr="008205B2">
        <w:fldChar w:fldCharType="separate"/>
      </w:r>
      <w:r w:rsidR="007D5DCA" w:rsidRPr="007D5DCA">
        <w:rPr>
          <w:noProof/>
        </w:rPr>
        <w:t>(Kesarcodi-Watson et al., 2008)</w:t>
      </w:r>
      <w:r w:rsidR="008205B2" w:rsidRPr="008205B2">
        <w:rPr>
          <w:lang w:val="en-GB"/>
        </w:rPr>
        <w:fldChar w:fldCharType="end"/>
      </w:r>
      <w:r w:rsidR="008205B2" w:rsidRPr="008205B2">
        <w:t>.</w:t>
      </w:r>
      <w:r w:rsidR="000A35F5">
        <w:t xml:space="preserve"> </w:t>
      </w:r>
      <w:r>
        <w:rPr>
          <w:color w:val="000000"/>
        </w:rPr>
        <w:t xml:space="preserve">Co-culturing </w:t>
      </w:r>
      <w:r>
        <w:rPr>
          <w:i/>
          <w:iCs/>
          <w:color w:val="000000"/>
        </w:rPr>
        <w:t>Bacillus</w:t>
      </w:r>
      <w:r>
        <w:rPr>
          <w:color w:val="000000"/>
        </w:rPr>
        <w:t xml:space="preserve"> with an </w:t>
      </w:r>
      <w:r>
        <w:rPr>
          <w:i/>
          <w:iCs/>
          <w:color w:val="000000"/>
        </w:rPr>
        <w:t>Oceanospirillales</w:t>
      </w:r>
      <w:r>
        <w:rPr>
          <w:color w:val="000000"/>
        </w:rPr>
        <w:t xml:space="preserve"> symbiont may result in amplified protection for the oysters. The bacterial community dynamics observed in this study indicate a variety of interactions between the oysters, </w:t>
      </w:r>
      <w:r>
        <w:rPr>
          <w:i/>
          <w:iCs/>
          <w:color w:val="000000"/>
        </w:rPr>
        <w:t>Vibrio</w:t>
      </w:r>
      <w:r>
        <w:rPr>
          <w:color w:val="000000"/>
        </w:rPr>
        <w:t xml:space="preserve">, and the </w:t>
      </w:r>
      <w:r>
        <w:rPr>
          <w:i/>
          <w:iCs/>
          <w:color w:val="000000"/>
        </w:rPr>
        <w:t>Bacillus</w:t>
      </w:r>
      <w:r>
        <w:rPr>
          <w:color w:val="000000"/>
        </w:rPr>
        <w:t xml:space="preserve"> probiotic. First, </w:t>
      </w:r>
      <w:r>
        <w:rPr>
          <w:i/>
          <w:iCs/>
          <w:color w:val="000000"/>
        </w:rPr>
        <w:t xml:space="preserve">Vibrio </w:t>
      </w:r>
      <w:r>
        <w:rPr>
          <w:color w:val="000000"/>
        </w:rPr>
        <w:t xml:space="preserve">spp., as well as other Proteobacteria, appear to be particularly capable of colonizing and surviving within oyster larvae </w:t>
      </w:r>
      <w:r w:rsidR="005A4881">
        <w:fldChar w:fldCharType="begin" w:fldLock="1"/>
      </w:r>
      <w:r w:rsidR="005433E4">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noteIndex" : 0 }, "schema" : "https://github.com/citation-style-language/schema/raw/master/csl-citation.json" }</w:instrText>
      </w:r>
      <w:r w:rsidR="005A4881">
        <w:fldChar w:fldCharType="separate"/>
      </w:r>
      <w:r w:rsidR="005A4881" w:rsidRPr="007D5DCA">
        <w:rPr>
          <w:noProof/>
        </w:rPr>
        <w:t>(Romalde et al., 2014)</w:t>
      </w:r>
      <w:r w:rsidR="005A4881">
        <w:fldChar w:fldCharType="end"/>
      </w:r>
      <w:r w:rsidR="005A4881">
        <w:t xml:space="preserve">. </w:t>
      </w:r>
      <w:r>
        <w:rPr>
          <w:color w:val="000000"/>
        </w:rPr>
        <w:t xml:space="preserve">These opportunistic </w:t>
      </w:r>
      <w:r>
        <w:rPr>
          <w:i/>
          <w:iCs/>
          <w:color w:val="000000"/>
        </w:rPr>
        <w:t xml:space="preserve">Vibrio </w:t>
      </w:r>
      <w:r>
        <w:rPr>
          <w:color w:val="000000"/>
        </w:rPr>
        <w:t xml:space="preserve">species may be outcompeted by pre-colonization of other bacteria, such as probiotics, in the water, leading to a decrease in </w:t>
      </w:r>
      <w:r>
        <w:rPr>
          <w:i/>
          <w:iCs/>
          <w:color w:val="000000"/>
        </w:rPr>
        <w:t xml:space="preserve">Vibrio </w:t>
      </w:r>
      <w:r>
        <w:rPr>
          <w:color w:val="000000"/>
        </w:rPr>
        <w:t xml:space="preserve">abundance in both the larvae and biofilms over time </w:t>
      </w:r>
      <w:r w:rsidR="005A4881">
        <w:fldChar w:fldCharType="begin" w:fldLock="1"/>
      </w:r>
      <w:r w:rsidR="00FF7D6F">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id" : "ITEM-2", "itemData" : { "DOI" : "10.1186/s12866-015-0617-z", "ISSN" : "14712180", "PMID" : "26728027", "abstract" : "BACKGROUND: The probiotic bacterium Phaeobacter inhibens strain S4Sm, isolated from the inner shell surface of a healthy oyster, secretes the antibiotic tropodithietic acid (TDA), is an excellent biofilm former, and increases oyster larvae survival when challenged with bacterial pathogens. In this study, we investigated the specific roles of TDA secretion and biofilm formation in the probiotic activity of S4Sm. RESULTS: Mutations in clpX (ATP-dependent ATPase) and exoP (an exopolysaccharide biosynthesis gene) were created by insertional mutagenesis using homologous recombination. Mutation of clpX resulted in the loss of TDA production, no decline in biofilm formation, and loss of the ability to inhibit the growth of Vibrio tubiashii and Vibrio anguillarum in co-colonization experiments. Mutation of exoP resulted in a ~60 % decline in biofilm formation, no decline in TDA production, and delayed inhibitory activity towards Vibrio pathogens in co-colonization experiments. Both clpX and exoP mutants exhibited reduced ability to protect oyster larvae from death when challenged by Vibrio tubiashii. Complementation of the clpX and exoP mutations restored the wild type phenotype. We also found that pre-colonization of surfaces by S4Sm was critical for this bacterium to inhibit pathogen colonization and growth. CONCLUSIONS: Our observations demonstrate that probiotic activity by P. inhibens S4Sm involves contributions from both biofilm formation and the production of the antibiotic TDA. Further, probiotic activity also requires colonization of surfaces by S4Sm prior to the introduction of the pathogen.", "author" : [ { "dropping-particle" : "", "family" : "Zhao", "given" : "Wenjing", "non-dropping-particle" : "", "parse-names" : false, "suffix" : "" }, { "dropping-particle" : "", "family" : "Dao", "given" : "Christine", "non-dropping-particle" : "", "parse-names" : false, "suffix" : "" }, { "dropping-particle" : "", "family" : "Karim", "given" : "Murni", "non-dropping-particle" : "", "parse-names" : false, "suffix" : "" }, { "dropping-particle" : "", "family" : "Gomez-Chiarri", "given" : "Marta", "non-dropping-particle" : "", "parse-names" : false, "suffix" : "" }, { "dropping-particle" : "", "family" : "Rowley", "given" : "David", "non-dropping-particle" : "", "parse-names" : false, "suffix" : "" }, { "dropping-particle" : "", "family" : "Nelson", "given" : "David R.", "non-dropping-particle" : "", "parse-names" : false, "suffix" : "" } ], "container-title" : "BMC Microbiology", "id" : "ITEM-2", "issue" : "1", "issued" : { "date-parts" : [ [ "2016", "12", "5" ] ] }, "page" : "1", "publisher" : "BioMed Central", "title" : "Contributions of tropodithietic acid and biofilm formation to the probiotic activity of Phaeobacter inhibens", "type" : "article-journal", "volume" : "16" }, "uris" : [ "http://www.mendeley.com/documents/?uuid=ec10f673-00aa-38b2-a36d-9c81be5f3ece" ] }, { "id" : "ITEM-3", "itemData" : { "DOI" : "10.1128/AEM.01545-18", "ISSN" : "0099-2240", "abstract" : "Phaeobacter inhibens S4Sm acts as a probiotic bacterium against the oyster pathogen, Vibrio coralliilyticus . Here we report that P. inhibens S4Sm secretes three molecules that down-regulate transcription of major virulence factors, metalloprotease genes, in V. coralliilyticus cultures. The effects of S4Sm culture supernatant on the transcription of three genes involved in protease activity, vcpA, vcpB , and vcpR (encoding metalloproteases A and B and their transcriptional regulator, respectively), were examined by qRT-PCR. Expression of vcpB and vcpR were reduced to 36% and 6.6%, respectively, compared to an untreated control. We constructed a V. coralliilyticus GFP-reporter strain to detect the activity of inhibitory compounds. Using a bioassay-guided approach, the molecules responsible for V. coralliilyticus protease inhibition activity were isolated from S4Sm supernatant and identified as three N -acyl homoserine lactones (AHLs). The three AHLs are N -(3-hydroxydecanoyl)-L-homoserine lactone, N -(dodecanoyl-2,5-diene)-L-homoserine lactone and N -(3-hydroxytetradecanoyl-7-ene)-L-homoserine lactone, and their half maximal inhibitory concentrations (IC 50 ) against V. coralliilyticus protease activity are 0.26 \u03bcM, 3.7 \u03bcM and 2.9 \u03bcM, respectively. Our qRT-PCR data demonstrated that exposure to the individual AHLs reduced transcription of vcpR and vcpB . Combinations of the three AHLs (any two or all three AHLs) on V. coralliilyticus showed additive effects upon protease inhibition activity. These AHL compounds may contribute to the host protective effects of S4Sm by disrupting the quorum-sensing pathway that activates protease transcription of V. coralliilyticus .", "author" : [ { "dropping-particle" : "", "family" : "Zhao", "given" : "Wenjing", "non-dropping-particle" : "", "parse-names" : false, "suffix" : "" }, { "dropping-particle" : "", "family" : "Yuan", "given" : "Tao", "non-dropping-particle" : "", "parse-names" : false, "suffix" : "" }, { "dropping-particle" : "", "family" : "Piva", "given" : "Christine", "non-dropping-particle" : "", "parse-names" : false, "suffix" : "" }, { "dropping-particle" : "", "family" : "Spinard", "given" : "Edward J.", "non-dropping-particle" : "", "parse-names" : false, "suffix" : "" }, { "dropping-particle" : "", "family" : "Schuttert", "given" : "Christian", "non-dropping-particle" : "", "parse-names" : false, "suffix" : "" }, { "dropping-particle" : "", "family" : "Rowley", "given" : "David C.", "non-dropping-particle" : "", "parse-names" : false, "suffix" : "" }, { "dropping-particle" : "", "family" : "Nelson", "given" : "David R.", "non-dropping-particle" : "", "parse-names" : false, "suffix" : "" } ], "container-title" : "Applied and Environmental Microbiology", "id" : "ITEM-3", "issued" : { "date-parts" : [ [ "2018" ] ] }, "title" : "The probiotic bacterium, Phaeobacter inhibens , down-regulates virulence factor transcription in the shellfish pathogen, Vibrio coralliilyticus , by N -acyl homoserine lactone production.", "type" : "article-journal" }, "uris" : [ "http://www.mendeley.com/documents/?uuid=e4b4661d-caec-3c06-ab4e-3bb32ec38de6" ] } ], "mendeley" : { "formattedCitation" : "(Beaz-Hidalgo et al., 2010a; Zhao et al., 2016, 2018)", "plainTextFormattedCitation" : "(Beaz-Hidalgo et al., 2010a; Zhao et al., 2016, 2018)", "previouslyFormattedCitation" : "(Beaz-Hidalgo et al., 2010a; Zhao et al., 2016, 2018)" }, "properties" : { "noteIndex" : 0 }, "schema" : "https://github.com/citation-style-language/schema/raw/master/csl-citation.json" }</w:instrText>
      </w:r>
      <w:r w:rsidR="005A4881">
        <w:fldChar w:fldCharType="separate"/>
      </w:r>
      <w:r w:rsidRPr="005D1CDB">
        <w:rPr>
          <w:noProof/>
        </w:rPr>
        <w:t>(Beaz-Hidalgo et al., 2010a; Zhao et al., 2016, 2018)</w:t>
      </w:r>
      <w:r w:rsidR="005A4881">
        <w:fldChar w:fldCharType="end"/>
      </w:r>
      <w:r w:rsidR="005A4881">
        <w:t xml:space="preserve">. </w:t>
      </w:r>
      <w:r>
        <w:rPr>
          <w:color w:val="000000"/>
        </w:rPr>
        <w:t xml:space="preserve">Lastly, consistent probiotic treatment may also result in the diversification of </w:t>
      </w:r>
      <w:r>
        <w:rPr>
          <w:i/>
          <w:iCs/>
          <w:color w:val="000000"/>
        </w:rPr>
        <w:t>Vibrios</w:t>
      </w:r>
      <w:r>
        <w:rPr>
          <w:color w:val="000000"/>
        </w:rPr>
        <w:t xml:space="preserve"> in the system over time, potentially leading to an overall decrease in the infective dose of pathogenic species. Unfortunately, this 16S rDNA study is limited in its ability to determine the species or pathogenicity of the </w:t>
      </w:r>
      <w:r>
        <w:rPr>
          <w:i/>
          <w:iCs/>
          <w:color w:val="000000"/>
        </w:rPr>
        <w:t>Vibrio</w:t>
      </w:r>
      <w:r>
        <w:rPr>
          <w:color w:val="000000"/>
        </w:rPr>
        <w:t xml:space="preserve"> populations in each sample.</w:t>
      </w:r>
    </w:p>
    <w:p w14:paraId="18BE5E50" w14:textId="31BB3D0E" w:rsidR="0003008B" w:rsidRDefault="0003008B" w:rsidP="005A4881">
      <w:r w:rsidRPr="008205B2">
        <w:lastRenderedPageBreak/>
        <w:t xml:space="preserve">Inconsistent 16S amplicons, extraction methods based on trial or sample type, and differing sequencing methods were used within this study, creating potential biases. Direct taxonomic classification was used to minimize these biases, but preference for certain bacteria likely occurred based on the method used and database completeness </w:t>
      </w:r>
      <w:r w:rsidRPr="008205B2">
        <w:fldChar w:fldCharType="begin" w:fldLock="1"/>
      </w:r>
      <w:r>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Tremblay et al., 2015)" }, "properties" : { "noteIndex" : 0 }, "schema" : "https://github.com/citation-style-language/schema/raw/master/csl-citation.json" }</w:instrText>
      </w:r>
      <w:r w:rsidRPr="008205B2">
        <w:fldChar w:fldCharType="separate"/>
      </w:r>
      <w:r w:rsidRPr="007D5DCA">
        <w:rPr>
          <w:noProof/>
        </w:rPr>
        <w:t>(Tremblay et al., 2015)</w:t>
      </w:r>
      <w:r w:rsidRPr="008205B2">
        <w:rPr>
          <w:lang w:val="en-GB"/>
        </w:rPr>
        <w:fldChar w:fldCharType="end"/>
      </w:r>
      <w:r w:rsidRPr="008205B2">
        <w:t xml:space="preserve">. Future investigations of the oyster hatchery’s microbial response to probiotics should include metagenomics and metatranscriptomics to perform functional analysis and </w:t>
      </w:r>
      <w:r>
        <w:t>identify processes involved in probiotic activity</w:t>
      </w:r>
      <w:r w:rsidRPr="008205B2">
        <w:t xml:space="preserve">. </w:t>
      </w:r>
    </w:p>
    <w:p w14:paraId="39408ADB" w14:textId="2CBAE3B5" w:rsidR="0008244D" w:rsidRDefault="001B391F" w:rsidP="005A4881">
      <w:r>
        <w:t>The relationships observed between</w:t>
      </w:r>
      <w:r w:rsidR="0035502B">
        <w:t xml:space="preserve"> the</w:t>
      </w:r>
      <w:r w:rsidR="0008244D">
        <w:t xml:space="preserve"> </w:t>
      </w:r>
      <w:r w:rsidR="0008244D" w:rsidRPr="0035502B">
        <w:rPr>
          <w:i/>
        </w:rPr>
        <w:t>Bacillus</w:t>
      </w:r>
      <w:r w:rsidR="0008244D">
        <w:t xml:space="preserve">, </w:t>
      </w:r>
      <w:r w:rsidR="0008244D" w:rsidRPr="0035502B">
        <w:rPr>
          <w:i/>
        </w:rPr>
        <w:t>Oceanospirillales</w:t>
      </w:r>
      <w:r w:rsidR="0008244D">
        <w:t>,</w:t>
      </w:r>
      <w:r w:rsidR="0035502B">
        <w:t xml:space="preserve"> and</w:t>
      </w:r>
      <w:r w:rsidR="0008244D">
        <w:t xml:space="preserve"> </w:t>
      </w:r>
      <w:r w:rsidR="0008244D" w:rsidRPr="0035502B">
        <w:rPr>
          <w:i/>
        </w:rPr>
        <w:t>Vibrio</w:t>
      </w:r>
      <w:r w:rsidR="0035502B">
        <w:t xml:space="preserve"> taxa</w:t>
      </w:r>
      <w:r w:rsidR="007C182E">
        <w:t xml:space="preserve"> provide </w:t>
      </w:r>
      <w:r w:rsidR="00E76C2C">
        <w:t xml:space="preserve">a </w:t>
      </w:r>
      <w:r w:rsidR="00EA376E">
        <w:t>basis for how probiont</w:t>
      </w:r>
      <w:r w:rsidR="008F00C0">
        <w:t>s</w:t>
      </w:r>
      <w:r w:rsidR="00EA376E">
        <w:t xml:space="preserve"> affect microbial communities in an oyster hatchery</w:t>
      </w:r>
      <w:r w:rsidR="0008244D">
        <w:t xml:space="preserve">. </w:t>
      </w:r>
      <w:r w:rsidR="000D0CEE">
        <w:t>Based on previous literature and this study, we hypothesize that</w:t>
      </w:r>
      <w:r w:rsidR="002A038F">
        <w:t xml:space="preserve"> the </w:t>
      </w:r>
      <w:r w:rsidR="002A038F">
        <w:rPr>
          <w:i/>
        </w:rPr>
        <w:t>Bacillus</w:t>
      </w:r>
      <w:r w:rsidR="002A038F">
        <w:t xml:space="preserve"> probiotic</w:t>
      </w:r>
      <w:r w:rsidR="0008244D">
        <w:t xml:space="preserve"> inhibits pathogenic </w:t>
      </w:r>
      <w:r w:rsidR="002A038F">
        <w:rPr>
          <w:i/>
        </w:rPr>
        <w:t>Vibrios</w:t>
      </w:r>
      <w:r w:rsidR="0008244D">
        <w:t xml:space="preserve">, which allows beneficial </w:t>
      </w:r>
      <w:r w:rsidR="0008244D" w:rsidRPr="002A038F">
        <w:rPr>
          <w:i/>
        </w:rPr>
        <w:t>Oceanospirillales</w:t>
      </w:r>
      <w:r w:rsidR="0008244D">
        <w:t xml:space="preserve"> to become more abundant</w:t>
      </w:r>
      <w:r w:rsidR="001C73AE">
        <w:t>.</w:t>
      </w:r>
      <w:r w:rsidR="00ED74AE">
        <w:t xml:space="preserve"> The</w:t>
      </w:r>
      <w:r w:rsidR="007B1B2F">
        <w:t xml:space="preserve"> </w:t>
      </w:r>
      <w:r w:rsidR="00151F40">
        <w:t>larval oysters</w:t>
      </w:r>
      <w:r w:rsidR="00ED74AE">
        <w:t xml:space="preserve"> promote this symbiosis and probiotic effect by actively selecting microbes from the rearing water and algal feed.</w:t>
      </w:r>
      <w:r w:rsidR="00713B39" w:rsidRPr="00713B39">
        <w:t xml:space="preserve"> </w:t>
      </w:r>
      <w:r w:rsidR="00713B39">
        <w:t xml:space="preserve">Additional research is needed to examine the specific interactions between </w:t>
      </w:r>
      <w:r w:rsidR="00713B39">
        <w:rPr>
          <w:i/>
        </w:rPr>
        <w:t>Oceanospirillales</w:t>
      </w:r>
      <w:r w:rsidR="00713B39">
        <w:t xml:space="preserve"> symbionts, the </w:t>
      </w:r>
      <w:r w:rsidR="00713B39">
        <w:rPr>
          <w:i/>
        </w:rPr>
        <w:t>Bacillus</w:t>
      </w:r>
      <w:r w:rsidR="00713B39">
        <w:t xml:space="preserve"> probiotic, </w:t>
      </w:r>
      <w:r w:rsidR="00D74104">
        <w:rPr>
          <w:i/>
        </w:rPr>
        <w:t xml:space="preserve">Vibrio </w:t>
      </w:r>
      <w:r w:rsidR="00D74104">
        <w:t xml:space="preserve">pathogens, </w:t>
      </w:r>
      <w:r w:rsidR="00713B39">
        <w:t>and the oyster host.</w:t>
      </w:r>
    </w:p>
    <w:p w14:paraId="6BA6D169" w14:textId="77777777" w:rsidR="008205B2" w:rsidRPr="008205B2" w:rsidRDefault="008205B2" w:rsidP="008205B2"/>
    <w:p w14:paraId="0953D970" w14:textId="3FF12988" w:rsidR="008205B2" w:rsidRDefault="008205B2" w:rsidP="008205B2">
      <w:pPr>
        <w:pStyle w:val="Heading1"/>
      </w:pPr>
      <w:r>
        <w:t>Conclusion</w:t>
      </w:r>
    </w:p>
    <w:p w14:paraId="6E55B958" w14:textId="2695DDED" w:rsidR="008205B2" w:rsidRPr="008205B2" w:rsidRDefault="008205B2" w:rsidP="008205B2">
      <w:r w:rsidRPr="008205B2">
        <w:t xml:space="preserve">This study investigated the effects of sample type, time, and probiotics on bacterial communities in an oyster hatchery. Our results show that there is a strong effect of time and sample type on the overall microbiome, </w:t>
      </w:r>
      <w:r w:rsidR="005A4881">
        <w:t>and that</w:t>
      </w:r>
      <w:r w:rsidR="005A4881" w:rsidRPr="008205B2">
        <w:t xml:space="preserve"> </w:t>
      </w:r>
      <w:r w:rsidRPr="008205B2">
        <w:t xml:space="preserve">the effect of probiotic </w:t>
      </w:r>
      <w:r w:rsidR="005A4881">
        <w:t>leads to</w:t>
      </w:r>
      <w:r w:rsidRPr="008205B2">
        <w:t xml:space="preserve"> </w:t>
      </w:r>
      <w:r w:rsidR="005A4881">
        <w:t xml:space="preserve">subtle changes in the community focused on </w:t>
      </w:r>
      <w:r w:rsidRPr="008205B2">
        <w:t>certain taxa</w:t>
      </w:r>
      <w:r w:rsidR="005A4881">
        <w:t xml:space="preserve">, including an increase in </w:t>
      </w:r>
      <w:r w:rsidRPr="008205B2">
        <w:rPr>
          <w:i/>
        </w:rPr>
        <w:t>Oceanospirillales</w:t>
      </w:r>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provide a basis for how probiotics may interact with </w:t>
      </w:r>
      <w:r w:rsidR="00A711D7">
        <w:t>bacterial</w:t>
      </w:r>
      <w:r w:rsidRPr="008205B2">
        <w:t xml:space="preserve"> communities in an oyster hatchery over temporal and spatial scales.</w:t>
      </w:r>
    </w:p>
    <w:p w14:paraId="1273E032" w14:textId="77777777" w:rsidR="007E7908" w:rsidRPr="00376CC5" w:rsidRDefault="007E7908" w:rsidP="007E7908">
      <w:pPr>
        <w:rPr>
          <w:lang w:val="en-GB"/>
        </w:rPr>
      </w:pPr>
    </w:p>
    <w:p w14:paraId="6BBD3E6C" w14:textId="77777777" w:rsidR="00526FB4" w:rsidRDefault="00526FB4">
      <w:pPr>
        <w:spacing w:before="0" w:after="200" w:line="276" w:lineRule="auto"/>
        <w:rPr>
          <w:rFonts w:eastAsia="Cambria" w:cs="Times New Roman"/>
          <w:b/>
          <w:szCs w:val="24"/>
        </w:rPr>
      </w:pPr>
      <w:r>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5B795AF2" w:rsidR="00045678" w:rsidRDefault="00FB3D7C" w:rsidP="00265660">
      <w:r>
        <w:t xml:space="preserve">DN, DR, RS, </w:t>
      </w:r>
      <w:r w:rsidR="00FE63B2">
        <w:t xml:space="preserve">SS,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381396DC"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CF3FFD">
        <w:rPr>
          <w:szCs w:val="24"/>
          <w:shd w:val="clear" w:color="auto" w:fill="FFFFFF"/>
        </w:rPr>
        <w:t xml:space="preserve"> to __________</w:t>
      </w:r>
      <w:r w:rsidR="00CF3FFD" w:rsidRPr="00CF3FFD">
        <w:rPr>
          <w:szCs w:val="24"/>
          <w:shd w:val="clear" w:color="auto" w:fill="FFFFFF"/>
        </w:rPr>
        <w:t>, USDA NRAC 2258-Z55106</w:t>
      </w:r>
      <w:r w:rsidR="00CF3FFD">
        <w:rPr>
          <w:szCs w:val="24"/>
          <w:shd w:val="clear" w:color="auto" w:fill="FFFFFF"/>
        </w:rPr>
        <w:t xml:space="preserve"> to __________</w:t>
      </w:r>
      <w:r w:rsidR="00451A8B">
        <w:rPr>
          <w:szCs w:val="24"/>
          <w:shd w:val="clear" w:color="auto" w:fill="FFFFFF"/>
        </w:rPr>
        <w:t>,</w:t>
      </w:r>
      <w:r w:rsidR="00CF3FFD" w:rsidRPr="00CF3FFD">
        <w:rPr>
          <w:szCs w:val="24"/>
          <w:shd w:val="clear" w:color="auto" w:fill="FFFFFF"/>
        </w:rPr>
        <w:t xml:space="preserve"> and </w:t>
      </w:r>
      <w:r w:rsidR="00A56852">
        <w:rPr>
          <w:szCs w:val="24"/>
          <w:shd w:val="clear" w:color="auto" w:fill="FFFFFF"/>
        </w:rPr>
        <w:t>NSF</w:t>
      </w:r>
      <w:r w:rsidR="00A56852" w:rsidRPr="00A56852">
        <w:rPr>
          <w:szCs w:val="24"/>
          <w:shd w:val="clear" w:color="auto" w:fill="FFFFFF"/>
        </w:rPr>
        <w:t xml:space="preserve"> EPSCoR Cooperative Agreement #EPS-1004057</w:t>
      </w:r>
      <w:r w:rsidRPr="009B701A">
        <w:rPr>
          <w:szCs w:val="24"/>
          <w:shd w:val="clear" w:color="auto" w:fill="FFFFFF"/>
        </w:rPr>
        <w:t>.</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r w:rsidRPr="00376CC5">
        <w:t>Reference</w:t>
      </w:r>
      <w:r w:rsidR="006E5CE2">
        <w:t>s</w:t>
      </w:r>
    </w:p>
    <w:p w14:paraId="18B696E0" w14:textId="22E45BB5" w:rsidR="00E13122" w:rsidRPr="00E13122" w:rsidRDefault="002937BF" w:rsidP="00E13122">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E13122" w:rsidRPr="00E13122">
        <w:rPr>
          <w:rFonts w:cs="Times New Roman"/>
          <w:noProof/>
          <w:szCs w:val="24"/>
        </w:rPr>
        <w:t xml:space="preserve">Andrews, S. (2010). FastQC: A quality control tool for high throughput sequence data. </w:t>
      </w:r>
      <w:r w:rsidR="00E13122" w:rsidRPr="00E13122">
        <w:rPr>
          <w:rFonts w:cs="Times New Roman"/>
          <w:i/>
          <w:iCs/>
          <w:noProof/>
          <w:szCs w:val="24"/>
        </w:rPr>
        <w:t>Ref. Source</w:t>
      </w:r>
      <w:r w:rsidR="00E13122" w:rsidRPr="00E13122">
        <w:rPr>
          <w:rFonts w:cs="Times New Roman"/>
          <w:noProof/>
          <w:szCs w:val="24"/>
        </w:rPr>
        <w:t>.</w:t>
      </w:r>
    </w:p>
    <w:p w14:paraId="2FC6C9A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Asmani, K., Petton, B., Le Grand, J., Mounier, J., Robert, R., and Nicolas, J. L. (2016). Establishment of microbiota in larval culture of Pacific oyster, Crassostrea gigas. </w:t>
      </w:r>
      <w:r w:rsidRPr="00E13122">
        <w:rPr>
          <w:rFonts w:cs="Times New Roman"/>
          <w:i/>
          <w:iCs/>
          <w:noProof/>
          <w:szCs w:val="24"/>
        </w:rPr>
        <w:t>Aquaculture</w:t>
      </w:r>
      <w:r w:rsidRPr="00E13122">
        <w:rPr>
          <w:rFonts w:cs="Times New Roman"/>
          <w:noProof/>
          <w:szCs w:val="24"/>
        </w:rPr>
        <w:t xml:space="preserve"> 464, 434–444. doi:10.1016/j.aquaculture.2016.07.020.</w:t>
      </w:r>
    </w:p>
    <w:p w14:paraId="78339699"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aldwin, B. S. (1995). Selective particle ingestion by oyster larvae (Crassostrea virginica) feeding on natural seston and cultured algae. </w:t>
      </w:r>
      <w:r w:rsidRPr="00E13122">
        <w:rPr>
          <w:rFonts w:cs="Times New Roman"/>
          <w:i/>
          <w:iCs/>
          <w:noProof/>
          <w:szCs w:val="24"/>
        </w:rPr>
        <w:t>Mar. Biol.</w:t>
      </w:r>
      <w:r w:rsidRPr="00E13122">
        <w:rPr>
          <w:rFonts w:cs="Times New Roman"/>
          <w:noProof/>
          <w:szCs w:val="24"/>
        </w:rPr>
        <w:t xml:space="preserve"> 123, 95–107. doi:10.1007/BF00350328.</w:t>
      </w:r>
    </w:p>
    <w:p w14:paraId="6E255C3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arberán, A., Bates, S. T., Casamayor, E. O., and Fierer, N. (2012). Using network analysis to explore co-occurrence patterns in soil microbial communities. </w:t>
      </w:r>
      <w:r w:rsidRPr="00E13122">
        <w:rPr>
          <w:rFonts w:cs="Times New Roman"/>
          <w:i/>
          <w:iCs/>
          <w:noProof/>
          <w:szCs w:val="24"/>
        </w:rPr>
        <w:t>ISME J.</w:t>
      </w:r>
      <w:r w:rsidRPr="00E13122">
        <w:rPr>
          <w:rFonts w:cs="Times New Roman"/>
          <w:noProof/>
          <w:szCs w:val="24"/>
        </w:rPr>
        <w:t xml:space="preserve"> 6, 343–351. doi:10.1038/ismej.2011.119.</w:t>
      </w:r>
    </w:p>
    <w:p w14:paraId="2A505A91"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eaz-Hidalgo, R., Balboa, S., Romalde, J. L., and Figueras, M. J. (2010a). Diversity and pathogenecity of Vibrio species in cultured bivalve molluscs. </w:t>
      </w:r>
      <w:r w:rsidRPr="00E13122">
        <w:rPr>
          <w:rFonts w:cs="Times New Roman"/>
          <w:i/>
          <w:iCs/>
          <w:noProof/>
          <w:szCs w:val="24"/>
        </w:rPr>
        <w:t>Environ. Microbiol. Rep.</w:t>
      </w:r>
      <w:r w:rsidRPr="00E13122">
        <w:rPr>
          <w:rFonts w:cs="Times New Roman"/>
          <w:noProof/>
          <w:szCs w:val="24"/>
        </w:rPr>
        <w:t xml:space="preserve"> 2, 34–43. doi:10.1111/j.1758-2229.2010.00135.x.</w:t>
      </w:r>
    </w:p>
    <w:p w14:paraId="67AF2E63"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Beaz-Hidalgo, R., Diéguez, A. L., Cleenwerck, I., Balboa, S., Doce, A., de Vos, P., et al. (2010b). Vibrio celticus sp. nov., a new Vibrio species belonging to the Splendidus clade with pathogenic potential for clams. </w:t>
      </w:r>
      <w:r w:rsidRPr="00E13122">
        <w:rPr>
          <w:rFonts w:cs="Times New Roman"/>
          <w:i/>
          <w:iCs/>
          <w:noProof/>
          <w:szCs w:val="24"/>
        </w:rPr>
        <w:t>Syst. Appl. Microbiol.</w:t>
      </w:r>
      <w:r w:rsidRPr="00E13122">
        <w:rPr>
          <w:rFonts w:cs="Times New Roman"/>
          <w:noProof/>
          <w:szCs w:val="24"/>
        </w:rPr>
        <w:t xml:space="preserve"> 33, 311–315. doi:10.1016/j.syapm.2010.06.007.</w:t>
      </w:r>
    </w:p>
    <w:p w14:paraId="4693714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einart, R. A., Nyholm, S. V., Dubilier, N., and Girguis, P. R. (2014). Intracellular Oceanospirillales inhabit the gills of the hydrothermal vent snail Alviniconcha with chemosynthetic, ??-Proteobacterial symbionts. </w:t>
      </w:r>
      <w:r w:rsidRPr="00E13122">
        <w:rPr>
          <w:rFonts w:cs="Times New Roman"/>
          <w:i/>
          <w:iCs/>
          <w:noProof/>
          <w:szCs w:val="24"/>
        </w:rPr>
        <w:t>Environ. Microbiol. Rep.</w:t>
      </w:r>
      <w:r w:rsidRPr="00E13122">
        <w:rPr>
          <w:rFonts w:cs="Times New Roman"/>
          <w:noProof/>
          <w:szCs w:val="24"/>
        </w:rPr>
        <w:t xml:space="preserve"> 6, 656–664. doi:10.1111/1758-2229.12183.</w:t>
      </w:r>
    </w:p>
    <w:p w14:paraId="216D2DB9"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olger, A. M., Lohse, M., and Usadel, B. (2014). Trimmomatic: a flexible trimmer for Illumina sequence data. </w:t>
      </w:r>
      <w:r w:rsidRPr="00E13122">
        <w:rPr>
          <w:rFonts w:cs="Times New Roman"/>
          <w:i/>
          <w:iCs/>
          <w:noProof/>
          <w:szCs w:val="24"/>
        </w:rPr>
        <w:t>Bioinformatics</w:t>
      </w:r>
      <w:r w:rsidRPr="00E13122">
        <w:rPr>
          <w:rFonts w:cs="Times New Roman"/>
          <w:noProof/>
          <w:szCs w:val="24"/>
        </w:rPr>
        <w:t xml:space="preserve"> 30, 2114–2120. doi:10.1093/bioinformatics/btu170.</w:t>
      </w:r>
    </w:p>
    <w:p w14:paraId="747FDAE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outin, S., Audet, C., and Derome, N. (2013). Probiotic treatment by indigenous bacteria decreases mortality without disturbing the natural microbiota of Salvelinus fontinalis. </w:t>
      </w:r>
      <w:r w:rsidRPr="00E13122">
        <w:rPr>
          <w:rFonts w:cs="Times New Roman"/>
          <w:i/>
          <w:iCs/>
          <w:noProof/>
          <w:szCs w:val="24"/>
        </w:rPr>
        <w:t>Can. J. Microbiol.</w:t>
      </w:r>
      <w:r w:rsidRPr="00E13122">
        <w:rPr>
          <w:rFonts w:cs="Times New Roman"/>
          <w:noProof/>
          <w:szCs w:val="24"/>
        </w:rPr>
        <w:t xml:space="preserve"> 59, 662–70. doi:10.1139/cjm-2013-0443.</w:t>
      </w:r>
    </w:p>
    <w:p w14:paraId="67FD17A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urge, C. A., Closek, C. J., Friedman, C. S., Groner, M. L., Jenkins, C. M., Shore-Maggio, A., et al. (2016). The Use of Filter-feeders to Manage Disease in a Changing World. in </w:t>
      </w:r>
      <w:r w:rsidRPr="00E13122">
        <w:rPr>
          <w:rFonts w:cs="Times New Roman"/>
          <w:i/>
          <w:iCs/>
          <w:noProof/>
          <w:szCs w:val="24"/>
        </w:rPr>
        <w:t>Integrative and Comparative Biology</w:t>
      </w:r>
      <w:r w:rsidRPr="00E13122">
        <w:rPr>
          <w:rFonts w:cs="Times New Roman"/>
          <w:noProof/>
          <w:szCs w:val="24"/>
        </w:rPr>
        <w:t xml:space="preserve"> (Oxford University Press), 573–587. doi:10.1093/icb/icw048.</w:t>
      </w:r>
    </w:p>
    <w:p w14:paraId="73810568"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Chauhan, A., and Singh, R. (2018). Probiotics in aquaculture: a promising emerging alternative approach. </w:t>
      </w:r>
      <w:r w:rsidRPr="00E13122">
        <w:rPr>
          <w:rFonts w:cs="Times New Roman"/>
          <w:i/>
          <w:iCs/>
          <w:noProof/>
          <w:szCs w:val="24"/>
        </w:rPr>
        <w:t>Symbiosis</w:t>
      </w:r>
      <w:r w:rsidRPr="00E13122">
        <w:rPr>
          <w:rFonts w:cs="Times New Roman"/>
          <w:noProof/>
          <w:szCs w:val="24"/>
        </w:rPr>
        <w:t>, 1–15. doi:10.1007/s13199-018-0580-1.</w:t>
      </w:r>
    </w:p>
    <w:p w14:paraId="37B95946"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Chauhan, A., Wafula, D., Lewis, D. E., and Pathak, A. (2014). Metagenomic Assessment of the Eastern Oyster-Associated Microbiota. </w:t>
      </w:r>
      <w:r w:rsidRPr="00E13122">
        <w:rPr>
          <w:rFonts w:cs="Times New Roman"/>
          <w:i/>
          <w:iCs/>
          <w:noProof/>
          <w:szCs w:val="24"/>
        </w:rPr>
        <w:t>Genome Announc.</w:t>
      </w:r>
      <w:r w:rsidRPr="00E13122">
        <w:rPr>
          <w:rFonts w:cs="Times New Roman"/>
          <w:noProof/>
          <w:szCs w:val="24"/>
        </w:rPr>
        <w:t xml:space="preserve"> 2, e01083-14-e01083-14. doi:10.1128/genomeA.01083-14.</w:t>
      </w:r>
    </w:p>
    <w:p w14:paraId="5CA29AE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Costa, P. M., Carreira, S., Lobo, J., and Costa, M. H. (2012). Molecular detection of prokaryote and protozoan parasites in the commercial bivalve Ruditapes decussatus from southern Portugal. </w:t>
      </w:r>
      <w:r w:rsidRPr="00E13122">
        <w:rPr>
          <w:rFonts w:cs="Times New Roman"/>
          <w:i/>
          <w:iCs/>
          <w:noProof/>
          <w:szCs w:val="24"/>
        </w:rPr>
        <w:t>Aquaculture</w:t>
      </w:r>
      <w:r w:rsidRPr="00E13122">
        <w:rPr>
          <w:rFonts w:cs="Times New Roman"/>
          <w:noProof/>
          <w:szCs w:val="24"/>
        </w:rPr>
        <w:t xml:space="preserve"> 370–371, 61–67. doi:10.1016/j.aquaculture.2012.10.006.</w:t>
      </w:r>
    </w:p>
    <w:p w14:paraId="651CC2BD"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Costa Sobrinho, P. de S., Destro, M. T., Franco, B. D. G. M., and Landgraf, M. (2010). Correlation between environmental factors and prevalence of Vibrio parahaemolyticus in oysters harvested in the southern coastal area of Sao Paulo state, Brazil. </w:t>
      </w:r>
      <w:r w:rsidRPr="00E13122">
        <w:rPr>
          <w:rFonts w:cs="Times New Roman"/>
          <w:i/>
          <w:iCs/>
          <w:noProof/>
          <w:szCs w:val="24"/>
        </w:rPr>
        <w:t>Appl. Environ. Microbiol.</w:t>
      </w:r>
      <w:r w:rsidRPr="00E13122">
        <w:rPr>
          <w:rFonts w:cs="Times New Roman"/>
          <w:noProof/>
          <w:szCs w:val="24"/>
        </w:rPr>
        <w:t xml:space="preserve"> 76, 1290–1293. doi:10.1128/AEM.00861-09.</w:t>
      </w:r>
    </w:p>
    <w:p w14:paraId="1B67C96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Dixon, P. (2003). VEGAN, a package of R functions for community ecology. </w:t>
      </w:r>
      <w:r w:rsidRPr="00E13122">
        <w:rPr>
          <w:rFonts w:cs="Times New Roman"/>
          <w:i/>
          <w:iCs/>
          <w:noProof/>
          <w:szCs w:val="24"/>
        </w:rPr>
        <w:t>J. Veg. Sci.</w:t>
      </w:r>
      <w:r w:rsidRPr="00E13122">
        <w:rPr>
          <w:rFonts w:cs="Times New Roman"/>
          <w:noProof/>
          <w:szCs w:val="24"/>
        </w:rPr>
        <w:t xml:space="preserve"> 14, 927–930. doi:10.1111/j.1654-1103.2003.tb02228.x.</w:t>
      </w:r>
    </w:p>
    <w:p w14:paraId="77A6D1E7"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Dubert, J., Barja, J. L., and Romalde, J. L. (2017). New insights into pathogenic vibrios affecting bivalves in hatcheries: Present and future prospects. </w:t>
      </w:r>
      <w:r w:rsidRPr="00E13122">
        <w:rPr>
          <w:rFonts w:cs="Times New Roman"/>
          <w:i/>
          <w:iCs/>
          <w:noProof/>
          <w:szCs w:val="24"/>
        </w:rPr>
        <w:t>Front. Microbiol.</w:t>
      </w:r>
      <w:r w:rsidRPr="00E13122">
        <w:rPr>
          <w:rFonts w:cs="Times New Roman"/>
          <w:noProof/>
          <w:szCs w:val="24"/>
        </w:rPr>
        <w:t xml:space="preserve"> 8, 762. doi:10.3389/fmicb.2017.00762.</w:t>
      </w:r>
    </w:p>
    <w:p w14:paraId="55CF886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Dubinsky, E. A., Conrad, M. E., Chakraborty, R., Bill, M., Borglin, S. E., Hollibaugh, J. T., et al. (2013). Succession of hydrocarbon-degrading bacteria in the aftermath of the deepwater horizon oil spill in the gulf of Mexico. </w:t>
      </w:r>
      <w:r w:rsidRPr="00E13122">
        <w:rPr>
          <w:rFonts w:cs="Times New Roman"/>
          <w:i/>
          <w:iCs/>
          <w:noProof/>
          <w:szCs w:val="24"/>
        </w:rPr>
        <w:t>Environ. Sci. Technol.</w:t>
      </w:r>
      <w:r w:rsidRPr="00E13122">
        <w:rPr>
          <w:rFonts w:cs="Times New Roman"/>
          <w:noProof/>
          <w:szCs w:val="24"/>
        </w:rPr>
        <w:t xml:space="preserve"> 47, 10860–10867. doi:10.1021/es401676y.</w:t>
      </w:r>
    </w:p>
    <w:p w14:paraId="15B17AA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Elston, R., Leibovitz, L., Relyea, D., and Zatila, J. (1981). Diagnosis of vibriosis in a commercial oyster hatchery epizootic: Diagnostic tools and management features. </w:t>
      </w:r>
      <w:r w:rsidRPr="00E13122">
        <w:rPr>
          <w:rFonts w:cs="Times New Roman"/>
          <w:i/>
          <w:iCs/>
          <w:noProof/>
          <w:szCs w:val="24"/>
        </w:rPr>
        <w:t>Aquaculture</w:t>
      </w:r>
      <w:r w:rsidRPr="00E13122">
        <w:rPr>
          <w:rFonts w:cs="Times New Roman"/>
          <w:noProof/>
          <w:szCs w:val="24"/>
        </w:rPr>
        <w:t xml:space="preserve"> 24, 53–62. doi:10.1016/0044-8486(81)90043-0.</w:t>
      </w:r>
    </w:p>
    <w:p w14:paraId="54BBA70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Emmanuelle, P. E., Mickael, P., Evan Ward, J., Shumway, S. E., and Bassem, A. (2009). Lectins associated with the feeding organs of the oyster crassostrea virginica can mediate particle selection. </w:t>
      </w:r>
      <w:r w:rsidRPr="00E13122">
        <w:rPr>
          <w:rFonts w:cs="Times New Roman"/>
          <w:i/>
          <w:iCs/>
          <w:noProof/>
          <w:szCs w:val="24"/>
        </w:rPr>
        <w:t>Biol. Bull.</w:t>
      </w:r>
      <w:r w:rsidRPr="00E13122">
        <w:rPr>
          <w:rFonts w:cs="Times New Roman"/>
          <w:noProof/>
          <w:szCs w:val="24"/>
        </w:rPr>
        <w:t xml:space="preserve"> 217, 130–141. doi:217/2/130 [pii].</w:t>
      </w:r>
    </w:p>
    <w:p w14:paraId="3E034DC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Eren, A. M., Maignien, L., Sul, W. J., Murphy, L. G., Grim, S. L., Morrison, H. G., et al. (2013a). Oligotyping: Differentiating between closely related microbial taxa using 16S rRNA gene data. </w:t>
      </w:r>
      <w:r w:rsidRPr="00E13122">
        <w:rPr>
          <w:rFonts w:cs="Times New Roman"/>
          <w:i/>
          <w:iCs/>
          <w:noProof/>
          <w:szCs w:val="24"/>
        </w:rPr>
        <w:t>Methods Ecol. Evol.</w:t>
      </w:r>
      <w:r w:rsidRPr="00E13122">
        <w:rPr>
          <w:rFonts w:cs="Times New Roman"/>
          <w:noProof/>
          <w:szCs w:val="24"/>
        </w:rPr>
        <w:t xml:space="preserve"> 4, 1111–1119. doi:10.1111/2041-210X.12114.</w:t>
      </w:r>
    </w:p>
    <w:p w14:paraId="1FCC62ED"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Eren, A. M., Vineis, J. H., Morrison, H. G., and Sogin, M. L. (2013b). A Filtering Method to Generate High Quality Short Reads Using Illumina Paired-End Technology. </w:t>
      </w:r>
      <w:r w:rsidRPr="00E13122">
        <w:rPr>
          <w:rFonts w:cs="Times New Roman"/>
          <w:i/>
          <w:iCs/>
          <w:noProof/>
          <w:szCs w:val="24"/>
        </w:rPr>
        <w:t>PLoS One</w:t>
      </w:r>
      <w:r w:rsidRPr="00E13122">
        <w:rPr>
          <w:rFonts w:cs="Times New Roman"/>
          <w:noProof/>
          <w:szCs w:val="24"/>
        </w:rPr>
        <w:t xml:space="preserve"> 8, e66643. doi:10.1371/journal.pone.0066643.</w:t>
      </w:r>
    </w:p>
    <w:p w14:paraId="7EFBF37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FAO (2015). </w:t>
      </w:r>
      <w:r w:rsidRPr="00E13122">
        <w:rPr>
          <w:rFonts w:cs="Times New Roman"/>
          <w:i/>
          <w:iCs/>
          <w:noProof/>
          <w:szCs w:val="24"/>
        </w:rPr>
        <w:t>Fishery and Aquaculture Statistics</w:t>
      </w:r>
      <w:r w:rsidRPr="00E13122">
        <w:rPr>
          <w:rFonts w:cs="Times New Roman"/>
          <w:noProof/>
          <w:szCs w:val="24"/>
        </w:rPr>
        <w:t>.</w:t>
      </w:r>
    </w:p>
    <w:p w14:paraId="22B70B9F"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arcía Bernal, M., Trabal Fernández, N., Saucedo Lastra, P. E., Medina Marrero, R., and Mazón-Suástegui, J. M. (2017). Streptomyces effect on the bacterial microbiota associated to Crassostrea sikamea oyster. </w:t>
      </w:r>
      <w:r w:rsidRPr="00E13122">
        <w:rPr>
          <w:rFonts w:cs="Times New Roman"/>
          <w:i/>
          <w:iCs/>
          <w:noProof/>
          <w:szCs w:val="24"/>
        </w:rPr>
        <w:t>J. Appl. Microbiol.</w:t>
      </w:r>
      <w:r w:rsidRPr="00E13122">
        <w:rPr>
          <w:rFonts w:cs="Times New Roman"/>
          <w:noProof/>
          <w:szCs w:val="24"/>
        </w:rPr>
        <w:t xml:space="preserve"> 122, 601–614. doi:10.1111/jam.13382.</w:t>
      </w:r>
    </w:p>
    <w:p w14:paraId="6345970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atesoupe, F. . (1999). Review: The use of probiotics in aquaculture. </w:t>
      </w:r>
      <w:r w:rsidRPr="00E13122">
        <w:rPr>
          <w:rFonts w:cs="Times New Roman"/>
          <w:i/>
          <w:iCs/>
          <w:noProof/>
          <w:szCs w:val="24"/>
        </w:rPr>
        <w:t>Aquaculture</w:t>
      </w:r>
      <w:r w:rsidRPr="00E13122">
        <w:rPr>
          <w:rFonts w:cs="Times New Roman"/>
          <w:noProof/>
          <w:szCs w:val="24"/>
        </w:rPr>
        <w:t xml:space="preserve"> 180, 147–165. doi:10.1016/S0044-8486(99)00187-8.</w:t>
      </w:r>
    </w:p>
    <w:p w14:paraId="7FBF86D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eraylou, Z., Souffreau, C., Rurangwa, E., De Meester, L., Courtin, C. M., Delcour, J. A., et al. (2013). Effects of dietary arabinoxylan-oligosaccharides (AXOS) and endogenous probiotics on the growth performance, non-specific immunity and gut microbiota of juvenile Siberian sturgeon (Acipenser baerii). </w:t>
      </w:r>
      <w:r w:rsidRPr="00E13122">
        <w:rPr>
          <w:rFonts w:cs="Times New Roman"/>
          <w:i/>
          <w:iCs/>
          <w:noProof/>
          <w:szCs w:val="24"/>
        </w:rPr>
        <w:t>Fish Shellfish Immunol.</w:t>
      </w:r>
      <w:r w:rsidRPr="00E13122">
        <w:rPr>
          <w:rFonts w:cs="Times New Roman"/>
          <w:noProof/>
          <w:szCs w:val="24"/>
        </w:rPr>
        <w:t xml:space="preserve"> 35, 766–775. doi:10.1016/j.fsi.2013.06.014.</w:t>
      </w:r>
    </w:p>
    <w:p w14:paraId="71A5A346"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onçalves, A. T., and Gallardo-Escárate, C. (2017). Microbiome dynamic modulation through functional diets based on pre- and probiotics (mannan-oligosaccharides and Saccharomyces cerevisiae) in juvenile rainbow trout (Oncorhynchus mykiss). </w:t>
      </w:r>
      <w:r w:rsidRPr="00E13122">
        <w:rPr>
          <w:rFonts w:cs="Times New Roman"/>
          <w:i/>
          <w:iCs/>
          <w:noProof/>
          <w:szCs w:val="24"/>
        </w:rPr>
        <w:t>J. Appl. Microbiol.</w:t>
      </w:r>
      <w:r w:rsidRPr="00E13122">
        <w:rPr>
          <w:rFonts w:cs="Times New Roman"/>
          <w:noProof/>
          <w:szCs w:val="24"/>
        </w:rPr>
        <w:t xml:space="preserve"> 122, 1333–1347. doi:10.1111/jam.13437.</w:t>
      </w:r>
    </w:p>
    <w:p w14:paraId="7A75B048"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roner, M. L., Maynard, J., Breyta, R., Carnegie, R. B., Dobson, A., Friedman, C. S., et al. (2016). Managing marine disease emergencies in an era of rapid change. </w:t>
      </w:r>
      <w:r w:rsidRPr="00E13122">
        <w:rPr>
          <w:rFonts w:cs="Times New Roman"/>
          <w:i/>
          <w:iCs/>
          <w:noProof/>
          <w:szCs w:val="24"/>
        </w:rPr>
        <w:t>Philos. Trans. R. Soc. B Biol. Sci.</w:t>
      </w:r>
      <w:r w:rsidRPr="00E13122">
        <w:rPr>
          <w:rFonts w:cs="Times New Roman"/>
          <w:noProof/>
          <w:szCs w:val="24"/>
        </w:rPr>
        <w:t xml:space="preserve"> 371, 20150364. doi:10.1098/rstb.2015.0364.</w:t>
      </w:r>
    </w:p>
    <w:p w14:paraId="0FF8C41A"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Hamblin, M., Spinard, E., Gomez-Chiarri, M., Nelson, D. R., and Rowley, D. C. (2015). Draft Genome Sequence of the Shellfish Larval Probiotic Bacillus pumilus RI06-95. </w:t>
      </w:r>
      <w:r w:rsidRPr="00E13122">
        <w:rPr>
          <w:rFonts w:cs="Times New Roman"/>
          <w:i/>
          <w:iCs/>
          <w:noProof/>
          <w:szCs w:val="24"/>
        </w:rPr>
        <w:t>Genome Announc.</w:t>
      </w:r>
      <w:r w:rsidRPr="00E13122">
        <w:rPr>
          <w:rFonts w:cs="Times New Roman"/>
          <w:noProof/>
          <w:szCs w:val="24"/>
        </w:rPr>
        <w:t xml:space="preserve"> 3, e00858-15. doi:10.1128/genomeA.00858-15.</w:t>
      </w:r>
    </w:p>
    <w:p w14:paraId="5587DC5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Hazen, T. C., Dubinsky, E. A., DeSantis, T. Z., Andersen, G. L., Piceno, Y. M., Singh, N., et al. (2010). Deep-sea oil plume enriches indigenous oil-degrading bacteria. </w:t>
      </w:r>
      <w:r w:rsidRPr="00E13122">
        <w:rPr>
          <w:rFonts w:cs="Times New Roman"/>
          <w:i/>
          <w:iCs/>
          <w:noProof/>
          <w:szCs w:val="24"/>
        </w:rPr>
        <w:t>Science</w:t>
      </w:r>
      <w:r w:rsidRPr="00E13122">
        <w:rPr>
          <w:rFonts w:cs="Times New Roman"/>
          <w:noProof/>
          <w:szCs w:val="24"/>
        </w:rPr>
        <w:t xml:space="preserve"> 330, 204–8. doi:10.1126/science.1195979.</w:t>
      </w:r>
    </w:p>
    <w:p w14:paraId="581D70C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Helm, M. M., Bourne, N., and Lovatelli, A. (2004). </w:t>
      </w:r>
      <w:r w:rsidRPr="00E13122">
        <w:rPr>
          <w:rFonts w:cs="Times New Roman"/>
          <w:i/>
          <w:iCs/>
          <w:noProof/>
          <w:szCs w:val="24"/>
        </w:rPr>
        <w:t>Hatchery culture of bivalves: a practical manual</w:t>
      </w:r>
      <w:r w:rsidRPr="00E13122">
        <w:rPr>
          <w:rFonts w:cs="Times New Roman"/>
          <w:noProof/>
          <w:szCs w:val="24"/>
        </w:rPr>
        <w:t>. Food and agriculture organization of the United Nations.</w:t>
      </w:r>
    </w:p>
    <w:p w14:paraId="7C7BE3A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Hernández-Zárate, G., and Olmos-Soto, J. (2006). Identification of bacterial diversity in the oyster Crassostrea gigas by fluorescent in situ hybridization and polymerase chain reaction. </w:t>
      </w:r>
      <w:r w:rsidRPr="00E13122">
        <w:rPr>
          <w:rFonts w:cs="Times New Roman"/>
          <w:i/>
          <w:iCs/>
          <w:noProof/>
          <w:szCs w:val="24"/>
        </w:rPr>
        <w:t>J. Appl. Microbiol.</w:t>
      </w:r>
      <w:r w:rsidRPr="00E13122">
        <w:rPr>
          <w:rFonts w:cs="Times New Roman"/>
          <w:noProof/>
          <w:szCs w:val="24"/>
        </w:rPr>
        <w:t xml:space="preserve"> 100, 664–672. doi:10.1111/j.1365-2672.2005.02800.x.</w:t>
      </w:r>
    </w:p>
    <w:p w14:paraId="37D925F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Huse, S. M., Mark Welch, D. B., Voorhis, A., Shipunova, A., Morrison, H. G., Eren, A. M., et al. (2014). VAMPS: A website for visualization and analysis of microbial population structures. </w:t>
      </w:r>
      <w:r w:rsidRPr="00E13122">
        <w:rPr>
          <w:rFonts w:cs="Times New Roman"/>
          <w:i/>
          <w:iCs/>
          <w:noProof/>
          <w:szCs w:val="24"/>
        </w:rPr>
        <w:t>BMC Bioinformatics</w:t>
      </w:r>
      <w:r w:rsidRPr="00E13122">
        <w:rPr>
          <w:rFonts w:cs="Times New Roman"/>
          <w:noProof/>
          <w:szCs w:val="24"/>
        </w:rPr>
        <w:t xml:space="preserve"> 15, 41. doi:10.1186/1471-2105-15-41.</w:t>
      </w:r>
    </w:p>
    <w:p w14:paraId="2092DD89"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3D4991F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Jensen, S., Duperron, S., Birkeland, N.-K., and Hovland, M. (2010). Intracellular Oceanospirillales bacteria inhabit gills of Acesta bivalves. </w:t>
      </w:r>
      <w:r w:rsidRPr="00E13122">
        <w:rPr>
          <w:rFonts w:cs="Times New Roman"/>
          <w:i/>
          <w:iCs/>
          <w:noProof/>
          <w:szCs w:val="24"/>
        </w:rPr>
        <w:t>FEMS Microbiol. Ecol.</w:t>
      </w:r>
      <w:r w:rsidRPr="00E13122">
        <w:rPr>
          <w:rFonts w:cs="Times New Roman"/>
          <w:noProof/>
          <w:szCs w:val="24"/>
        </w:rPr>
        <w:t xml:space="preserve"> 74, 523–533. doi:10.1111/j.1574-6941.2010.00981.x.</w:t>
      </w:r>
    </w:p>
    <w:p w14:paraId="4A713EE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amiyama, T. (2004). The microbial loop in a eutrophic bay and its contribution to bivalve aquaculture. </w:t>
      </w:r>
      <w:r w:rsidRPr="00E13122">
        <w:rPr>
          <w:rFonts w:cs="Times New Roman"/>
          <w:i/>
          <w:iCs/>
          <w:noProof/>
          <w:szCs w:val="24"/>
        </w:rPr>
        <w:t>Fish. Res.</w:t>
      </w:r>
      <w:r w:rsidRPr="00E13122">
        <w:rPr>
          <w:rFonts w:cs="Times New Roman"/>
          <w:noProof/>
          <w:szCs w:val="24"/>
        </w:rPr>
        <w:t>, 41–50. Available at: https://www.fra.affrc.go.jp/bulletin/bull/bull-b1/07.pdf [Accessed April 18, 2018].</w:t>
      </w:r>
    </w:p>
    <w:p w14:paraId="7586975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arim, M., Zhao, W., Rowley, D., Nelson, D., and Gomez-Chiarri, M. (2013). Probiotic Strains for Shellfish Aquaculture: Protection of Eastern Oyster, Crassostrea virginica , Larvae and Juveniles Againsl Bacterial Challenge. </w:t>
      </w:r>
      <w:r w:rsidRPr="00E13122">
        <w:rPr>
          <w:rFonts w:cs="Times New Roman"/>
          <w:i/>
          <w:iCs/>
          <w:noProof/>
          <w:szCs w:val="24"/>
        </w:rPr>
        <w:t>J. Shellfish Res.</w:t>
      </w:r>
      <w:r w:rsidRPr="00E13122">
        <w:rPr>
          <w:rFonts w:cs="Times New Roman"/>
          <w:noProof/>
          <w:szCs w:val="24"/>
        </w:rPr>
        <w:t xml:space="preserve"> 32, 401–408. doi:10.2983/035.032.0220.</w:t>
      </w:r>
    </w:p>
    <w:p w14:paraId="47685DF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esarcodi-Watson, A., Kaspar, H., Lategan, M. J., and Gibson, L. (2008). Probiotics in aquaculture: The need, principles and mechanisms of action and screening processes. </w:t>
      </w:r>
      <w:r w:rsidRPr="00E13122">
        <w:rPr>
          <w:rFonts w:cs="Times New Roman"/>
          <w:i/>
          <w:iCs/>
          <w:noProof/>
          <w:szCs w:val="24"/>
        </w:rPr>
        <w:t>Aquaculture</w:t>
      </w:r>
      <w:r w:rsidRPr="00E13122">
        <w:rPr>
          <w:rFonts w:cs="Times New Roman"/>
          <w:noProof/>
          <w:szCs w:val="24"/>
        </w:rPr>
        <w:t xml:space="preserve"> 274, 1–14. doi:10.1016/j.aquaculture.2007.11.019.</w:t>
      </w:r>
    </w:p>
    <w:p w14:paraId="09E893B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esarcodi-Watson, A., Miner, P., Nicolas, J. L., and Robert, R. (2012). Protective effect of four potential probiotics against pathogen-challenge of the larvae of three bivalves: Pacific oyster (Crassostrea gigas), flat oyster (Ostrea edulis) and scallop (Pecten maximus). </w:t>
      </w:r>
      <w:r w:rsidRPr="00E13122">
        <w:rPr>
          <w:rFonts w:cs="Times New Roman"/>
          <w:i/>
          <w:iCs/>
          <w:noProof/>
          <w:szCs w:val="24"/>
        </w:rPr>
        <w:t>Aquaculture</w:t>
      </w:r>
      <w:r w:rsidRPr="00E13122">
        <w:rPr>
          <w:rFonts w:cs="Times New Roman"/>
          <w:noProof/>
          <w:szCs w:val="24"/>
        </w:rPr>
        <w:t xml:space="preserve"> 344–349, 29–34. doi:10.1016/j.aquaculture.2012.02.029.</w:t>
      </w:r>
    </w:p>
    <w:p w14:paraId="3A785B1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ing, G. M., Judd, C., Kuske, C. R., and Smith, C. (2012). Analysis of Stomach and Gut Microbiomes of the Eastern Oyster (Crassostrea virginica) from Coastal Louisiana, USA. </w:t>
      </w:r>
      <w:r w:rsidRPr="00E13122">
        <w:rPr>
          <w:rFonts w:cs="Times New Roman"/>
          <w:i/>
          <w:iCs/>
          <w:noProof/>
          <w:szCs w:val="24"/>
        </w:rPr>
        <w:t>PLoS One</w:t>
      </w:r>
      <w:r w:rsidRPr="00E13122">
        <w:rPr>
          <w:rFonts w:cs="Times New Roman"/>
          <w:noProof/>
          <w:szCs w:val="24"/>
        </w:rPr>
        <w:t xml:space="preserve"> 7. doi:10.1371/journal.pone.0051475.</w:t>
      </w:r>
    </w:p>
    <w:p w14:paraId="364AE88E"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afferty, K. D., Harvell, C. D., Conrad, J. M., Friedman, C. S., Kent, M. L., Kuris, A. M., et al. (2015). Infectious Diseases Affect Marine Fisheries and Aquaculture Economics. </w:t>
      </w:r>
      <w:r w:rsidRPr="00E13122">
        <w:rPr>
          <w:rFonts w:cs="Times New Roman"/>
          <w:i/>
          <w:iCs/>
          <w:noProof/>
          <w:szCs w:val="24"/>
        </w:rPr>
        <w:t>Ann. Rev. Mar. Sci.</w:t>
      </w:r>
      <w:r w:rsidRPr="00E13122">
        <w:rPr>
          <w:rFonts w:cs="Times New Roman"/>
          <w:noProof/>
          <w:szCs w:val="24"/>
        </w:rPr>
        <w:t xml:space="preserve"> 7, 471–496. doi:10.1146/annurev-marine-010814-015646.</w:t>
      </w:r>
    </w:p>
    <w:p w14:paraId="72C864B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E13122">
        <w:rPr>
          <w:rFonts w:cs="Times New Roman"/>
          <w:i/>
          <w:iCs/>
          <w:noProof/>
          <w:szCs w:val="24"/>
        </w:rPr>
        <w:t>BMC Microbiol.</w:t>
      </w:r>
      <w:r w:rsidRPr="00E13122">
        <w:rPr>
          <w:rFonts w:cs="Times New Roman"/>
          <w:noProof/>
          <w:szCs w:val="24"/>
        </w:rPr>
        <w:t xml:space="preserve"> 17, 175. doi:10.1186/s12866-017-1090-7.</w:t>
      </w:r>
    </w:p>
    <w:p w14:paraId="0CCC346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e Roux, F., Wegner, K. M., and Polz, M. F. (2016). Oysters and Vibrios as a Model for Disease Dynamics in Wild Animals. </w:t>
      </w:r>
      <w:r w:rsidRPr="00E13122">
        <w:rPr>
          <w:rFonts w:cs="Times New Roman"/>
          <w:i/>
          <w:iCs/>
          <w:noProof/>
          <w:szCs w:val="24"/>
        </w:rPr>
        <w:t>Trends Microbiol.</w:t>
      </w:r>
      <w:r w:rsidRPr="00E13122">
        <w:rPr>
          <w:rFonts w:cs="Times New Roman"/>
          <w:noProof/>
          <w:szCs w:val="24"/>
        </w:rPr>
        <w:t xml:space="preserve"> 24, 568–580. doi:10.1016/j.tim.2016.03.006.</w:t>
      </w:r>
    </w:p>
    <w:p w14:paraId="1103BD6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okmer, A., Goedknegt, M. A., Thieltges, D. W., Fiorentino, D., Kuenzel, S., Baines, J. F., et al. (2016a). Spatial and temporal dynamics of pacific oyster hemolymph microbiota across multiple scales. </w:t>
      </w:r>
      <w:r w:rsidRPr="00E13122">
        <w:rPr>
          <w:rFonts w:cs="Times New Roman"/>
          <w:i/>
          <w:iCs/>
          <w:noProof/>
          <w:szCs w:val="24"/>
        </w:rPr>
        <w:t>Front. Microbiol.</w:t>
      </w:r>
      <w:r w:rsidRPr="00E13122">
        <w:rPr>
          <w:rFonts w:cs="Times New Roman"/>
          <w:noProof/>
          <w:szCs w:val="24"/>
        </w:rPr>
        <w:t xml:space="preserve"> 7, 1367. doi:10.3389/fmicb.2016.01367.</w:t>
      </w:r>
    </w:p>
    <w:p w14:paraId="578695D3"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Lokmer, A., Kuenzel, S., Baines, J. F., and Wegner, K. M. (2016b). The role of tissue-specific microbiota in initial establishment success of Pacific oysters. </w:t>
      </w:r>
      <w:r w:rsidRPr="00E13122">
        <w:rPr>
          <w:rFonts w:cs="Times New Roman"/>
          <w:i/>
          <w:iCs/>
          <w:noProof/>
          <w:szCs w:val="24"/>
        </w:rPr>
        <w:t>Environ. Microbiol.</w:t>
      </w:r>
      <w:r w:rsidRPr="00E13122">
        <w:rPr>
          <w:rFonts w:cs="Times New Roman"/>
          <w:noProof/>
          <w:szCs w:val="24"/>
        </w:rPr>
        <w:t xml:space="preserve"> 18, 970–987. doi:10.1111/1462-2920.13163.</w:t>
      </w:r>
    </w:p>
    <w:p w14:paraId="612EA55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okmer, A., and Mathias Wegner, K. (2015). Hemolymph microbiome of Pacific oysters in response to temperature, temperature stress and infection. </w:t>
      </w:r>
      <w:r w:rsidRPr="00E13122">
        <w:rPr>
          <w:rFonts w:cs="Times New Roman"/>
          <w:i/>
          <w:iCs/>
          <w:noProof/>
          <w:szCs w:val="24"/>
        </w:rPr>
        <w:t>ISME J.</w:t>
      </w:r>
      <w:r w:rsidRPr="00E13122">
        <w:rPr>
          <w:rFonts w:cs="Times New Roman"/>
          <w:noProof/>
          <w:szCs w:val="24"/>
        </w:rPr>
        <w:t xml:space="preserve"> 9, 670–682. doi:10.1038/ismej.2014.160.</w:t>
      </w:r>
    </w:p>
    <w:p w14:paraId="55897403"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Mckindsey, C. W., Landry, T., Beirn, F. X. O., and Davies, I. A. N. M. (2007). Bivalve Aquaculture and Exotic Species : a Review of Ecological Considerations and Management Issues. </w:t>
      </w:r>
      <w:r w:rsidRPr="00E13122">
        <w:rPr>
          <w:rFonts w:cs="Times New Roman"/>
          <w:i/>
          <w:iCs/>
          <w:noProof/>
          <w:szCs w:val="24"/>
        </w:rPr>
        <w:t>http://dx.doi.org/10.2983/0730-8000(2007)26[281:BAAESA]2.0.CO;2</w:t>
      </w:r>
      <w:r w:rsidRPr="00E13122">
        <w:rPr>
          <w:rFonts w:cs="Times New Roman"/>
          <w:noProof/>
          <w:szCs w:val="24"/>
        </w:rPr>
        <w:t xml:space="preserve"> 26, 281–294. doi:10.2983/0730-8000(2007)26[281:BAAESA]2.0.CO;2.</w:t>
      </w:r>
    </w:p>
    <w:p w14:paraId="15347188"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McMurdie, P. J., and Holmes, S. (2013). Phyloseq: An R Package for Reproducible Interactive Analysis and Graphics of Microbiome Census Data. </w:t>
      </w:r>
      <w:r w:rsidRPr="00E13122">
        <w:rPr>
          <w:rFonts w:cs="Times New Roman"/>
          <w:i/>
          <w:iCs/>
          <w:noProof/>
          <w:szCs w:val="24"/>
        </w:rPr>
        <w:t>PLoS One</w:t>
      </w:r>
      <w:r w:rsidRPr="00E13122">
        <w:rPr>
          <w:rFonts w:cs="Times New Roman"/>
          <w:noProof/>
          <w:szCs w:val="24"/>
        </w:rPr>
        <w:t xml:space="preserve"> 8, e61217. doi:10.1371/journal.pone.0061217.</w:t>
      </w:r>
    </w:p>
    <w:p w14:paraId="17F42B1A"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Merrifield, D. L., and Carnevali, O. (2014). Probiotic Modulation of the Gut Microbiota of Fish. </w:t>
      </w:r>
      <w:r w:rsidRPr="00E13122">
        <w:rPr>
          <w:rFonts w:cs="Times New Roman"/>
          <w:i/>
          <w:iCs/>
          <w:noProof/>
          <w:szCs w:val="24"/>
        </w:rPr>
        <w:t>Aquac. Nutr.</w:t>
      </w:r>
      <w:r w:rsidRPr="00E13122">
        <w:rPr>
          <w:rFonts w:cs="Times New Roman"/>
          <w:noProof/>
          <w:szCs w:val="24"/>
        </w:rPr>
        <w:t xml:space="preserve"> 588, 185–222. doi:10.1002/9781118897263.ch8.</w:t>
      </w:r>
    </w:p>
    <w:p w14:paraId="0D263CDF"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0EF9E1E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Natrah, F. M. I., Bossier, P., Sorgeloos, P., Yusoff, F. M., and Defoirdt, T. (2014). Significance of microalgal-bacterial interactions for aquaculture. </w:t>
      </w:r>
      <w:r w:rsidRPr="00E13122">
        <w:rPr>
          <w:rFonts w:cs="Times New Roman"/>
          <w:i/>
          <w:iCs/>
          <w:noProof/>
          <w:szCs w:val="24"/>
        </w:rPr>
        <w:t>Rev. Aquac.</w:t>
      </w:r>
      <w:r w:rsidRPr="00E13122">
        <w:rPr>
          <w:rFonts w:cs="Times New Roman"/>
          <w:noProof/>
          <w:szCs w:val="24"/>
        </w:rPr>
        <w:t xml:space="preserve"> 6, 48–61. doi:10.1111/raq.12024.</w:t>
      </w:r>
    </w:p>
    <w:p w14:paraId="235AFDF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Nevejan, N., De Schryver, P., Wille, M., Dierckens, K., Baruah, K., and Van Stappen, G. (2016). Bacteria as food in aquaculture: Do they make a difference? </w:t>
      </w:r>
      <w:r w:rsidRPr="00E13122">
        <w:rPr>
          <w:rFonts w:cs="Times New Roman"/>
          <w:i/>
          <w:iCs/>
          <w:noProof/>
          <w:szCs w:val="24"/>
        </w:rPr>
        <w:t>Rev. Aquac.</w:t>
      </w:r>
      <w:r w:rsidRPr="00E13122">
        <w:rPr>
          <w:rFonts w:cs="Times New Roman"/>
          <w:noProof/>
          <w:szCs w:val="24"/>
        </w:rPr>
        <w:t xml:space="preserve"> 10, 180–212. doi:10.1111/raq.12155.</w:t>
      </w:r>
    </w:p>
    <w:p w14:paraId="74CD6097"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Newaj-Fyzul, A., Al-Harbi, A. H., and Austin, B. (2014). Review: Developments in the use of probiotics for disease control in aquaculture. </w:t>
      </w:r>
      <w:r w:rsidRPr="00E13122">
        <w:rPr>
          <w:rFonts w:cs="Times New Roman"/>
          <w:i/>
          <w:iCs/>
          <w:noProof/>
          <w:szCs w:val="24"/>
        </w:rPr>
        <w:t>Aquaculture</w:t>
      </w:r>
      <w:r w:rsidRPr="00E13122">
        <w:rPr>
          <w:rFonts w:cs="Times New Roman"/>
          <w:noProof/>
          <w:szCs w:val="24"/>
        </w:rPr>
        <w:t xml:space="preserve"> 431, 1–11. doi:10.1016/j.aquaculture.2013.08.026.</w:t>
      </w:r>
    </w:p>
    <w:p w14:paraId="05FF70BA"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Newell, R. I., and Jordan, S. J. (1983). Preferential ingestion of organic material by the American oyster Crassostrea virginica. </w:t>
      </w:r>
      <w:r w:rsidRPr="00E13122">
        <w:rPr>
          <w:rFonts w:cs="Times New Roman"/>
          <w:i/>
          <w:iCs/>
          <w:noProof/>
          <w:szCs w:val="24"/>
        </w:rPr>
        <w:t>Mar. Ecol. - Prog. Ser.</w:t>
      </w:r>
      <w:r w:rsidRPr="00E13122">
        <w:rPr>
          <w:rFonts w:cs="Times New Roman"/>
          <w:noProof/>
          <w:szCs w:val="24"/>
        </w:rPr>
        <w:t xml:space="preserve"> 13, 47–53. doi:10.3354/meps013047.</w:t>
      </w:r>
    </w:p>
    <w:p w14:paraId="33944A6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Pérez-Sánchez, T., Mora-Sánchez, B., and Balcázar, J. L. (2018). Biological Approaches for Disease Control in Aquaculture: Advantages, Limitations and Challenges. </w:t>
      </w:r>
      <w:r w:rsidRPr="00E13122">
        <w:rPr>
          <w:rFonts w:cs="Times New Roman"/>
          <w:i/>
          <w:iCs/>
          <w:noProof/>
          <w:szCs w:val="24"/>
        </w:rPr>
        <w:t>Trends Microbiol.</w:t>
      </w:r>
      <w:r w:rsidRPr="00E13122">
        <w:rPr>
          <w:rFonts w:cs="Times New Roman"/>
          <w:noProof/>
          <w:szCs w:val="24"/>
        </w:rPr>
        <w:t xml:space="preserve"> 26, 896–903. doi:10.1016/j.tim.2018.05.002.</w:t>
      </w:r>
    </w:p>
    <w:p w14:paraId="5AF6A85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E13122">
        <w:rPr>
          <w:rFonts w:cs="Times New Roman"/>
          <w:i/>
          <w:iCs/>
          <w:noProof/>
          <w:szCs w:val="24"/>
        </w:rPr>
        <w:t>Hydrobiologia</w:t>
      </w:r>
      <w:r w:rsidRPr="00E13122">
        <w:rPr>
          <w:rFonts w:cs="Times New Roman"/>
          <w:noProof/>
          <w:szCs w:val="24"/>
        </w:rPr>
        <w:t xml:space="preserve"> 765, 97–113. doi:10.1007/s10750-015-2405-z.</w:t>
      </w:r>
    </w:p>
    <w:p w14:paraId="43A5969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Powell, S. M., Chapman, C. C., Bermudes, M., and Tamplin, M. L. (2013). Dynamics of Seawater Bacterial Communities in a Shellfish Hatchery. </w:t>
      </w:r>
      <w:r w:rsidRPr="00E13122">
        <w:rPr>
          <w:rFonts w:cs="Times New Roman"/>
          <w:i/>
          <w:iCs/>
          <w:noProof/>
          <w:szCs w:val="24"/>
        </w:rPr>
        <w:t>Microb. Ecol.</w:t>
      </w:r>
      <w:r w:rsidRPr="00E13122">
        <w:rPr>
          <w:rFonts w:cs="Times New Roman"/>
          <w:noProof/>
          <w:szCs w:val="24"/>
        </w:rPr>
        <w:t xml:space="preserve"> 66, 245–256. doi:10.1007/s00248-013-0183-6.</w:t>
      </w:r>
    </w:p>
    <w:p w14:paraId="428E9EB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Richards, G. P., Watson, M. A., Needleman, D. S., Church, K. M., and Häse, C. C. (2015a). Mortalities of Eastern And Pacific oyster larvae caused by the pathogens Vibrio coralliilyticus and Vibrio tubiashii. </w:t>
      </w:r>
      <w:r w:rsidRPr="00E13122">
        <w:rPr>
          <w:rFonts w:cs="Times New Roman"/>
          <w:i/>
          <w:iCs/>
          <w:noProof/>
          <w:szCs w:val="24"/>
        </w:rPr>
        <w:t>Appl. Environ. Microbiol.</w:t>
      </w:r>
      <w:r w:rsidRPr="00E13122">
        <w:rPr>
          <w:rFonts w:cs="Times New Roman"/>
          <w:noProof/>
          <w:szCs w:val="24"/>
        </w:rPr>
        <w:t xml:space="preserve"> 81, 292–297. doi:10.1128/AEM.02930-14.</w:t>
      </w:r>
    </w:p>
    <w:p w14:paraId="746B51A7"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Richards, R. G., Davidson, A. T., Meynecke, J. O., Beattie, K., Hernaman, V., Lynam, T., et al. (2015b). Effects and mitigations of ocean acidification on wild and aquaculture scallop and prawn fisheries in Queensland, Australia. </w:t>
      </w:r>
      <w:r w:rsidRPr="00E13122">
        <w:rPr>
          <w:rFonts w:cs="Times New Roman"/>
          <w:i/>
          <w:iCs/>
          <w:noProof/>
          <w:szCs w:val="24"/>
        </w:rPr>
        <w:t>Fish. Res.</w:t>
      </w:r>
      <w:r w:rsidRPr="00E13122">
        <w:rPr>
          <w:rFonts w:cs="Times New Roman"/>
          <w:noProof/>
          <w:szCs w:val="24"/>
        </w:rPr>
        <w:t xml:space="preserve"> doi:10.1016/j.fishres.2014.06.013.</w:t>
      </w:r>
    </w:p>
    <w:p w14:paraId="542873F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Romalde, J. L., Diéguez, A. L., Lasa, A., and Balboa, S. (2014). New Vibrio species associated to molluscan microbiota: A review. </w:t>
      </w:r>
      <w:r w:rsidRPr="00E13122">
        <w:rPr>
          <w:rFonts w:cs="Times New Roman"/>
          <w:i/>
          <w:iCs/>
          <w:noProof/>
          <w:szCs w:val="24"/>
        </w:rPr>
        <w:t>Front. Microbiol.</w:t>
      </w:r>
      <w:r w:rsidRPr="00E13122">
        <w:rPr>
          <w:rFonts w:cs="Times New Roman"/>
          <w:noProof/>
          <w:szCs w:val="24"/>
        </w:rPr>
        <w:t xml:space="preserve"> 4, 413. doi:10.3389/fmicb.2013.00413.</w:t>
      </w:r>
    </w:p>
    <w:p w14:paraId="2EF4E38E"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chmidt, V., Gomez-Chiarri, M., Roy, C., Smith, K., and Amaral-Zettler, L. (2017). Subtle Microbiome Manipulation Using Probiotics Reduces Antibiotic-Associated Mortality in Fish. </w:t>
      </w:r>
      <w:r w:rsidRPr="00E13122">
        <w:rPr>
          <w:rFonts w:cs="Times New Roman"/>
          <w:i/>
          <w:iCs/>
          <w:noProof/>
          <w:szCs w:val="24"/>
        </w:rPr>
        <w:t>mSystems</w:t>
      </w:r>
      <w:r w:rsidRPr="00E13122">
        <w:rPr>
          <w:rFonts w:cs="Times New Roman"/>
          <w:noProof/>
          <w:szCs w:val="24"/>
        </w:rPr>
        <w:t xml:space="preserve"> 2, e00133-17. doi:10.1128/mSystems.00133-17.</w:t>
      </w:r>
    </w:p>
    <w:p w14:paraId="03CA93D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hannon, P., Markiel, A., Ozier, O., Baliga, N. S., Wang, J. T., Ramage, D., et al. (2003). Cytoscape: A software Environment for integrated models of biomolecular interaction networks. </w:t>
      </w:r>
      <w:r w:rsidRPr="00E13122">
        <w:rPr>
          <w:rFonts w:cs="Times New Roman"/>
          <w:i/>
          <w:iCs/>
          <w:noProof/>
          <w:szCs w:val="24"/>
        </w:rPr>
        <w:t>Genome Res.</w:t>
      </w:r>
      <w:r w:rsidRPr="00E13122">
        <w:rPr>
          <w:rFonts w:cs="Times New Roman"/>
          <w:noProof/>
          <w:szCs w:val="24"/>
        </w:rPr>
        <w:t xml:space="preserve"> 13, 2498–2504. doi:10.1101/gr.1239303.</w:t>
      </w:r>
    </w:p>
    <w:p w14:paraId="0D970729"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inigalliano, C. D., Gidley, M. L., Shibata, T., Whitman, D., Dixon, T. H., Laws, E., et al. (2007). Impacts of Hurricanes Katrina and Rita on the microbial landscape of the New Orleans area. </w:t>
      </w:r>
      <w:r w:rsidRPr="00E13122">
        <w:rPr>
          <w:rFonts w:cs="Times New Roman"/>
          <w:i/>
          <w:iCs/>
          <w:noProof/>
          <w:szCs w:val="24"/>
        </w:rPr>
        <w:t>Proc. Natl. Acad. Sci. U. S. A.</w:t>
      </w:r>
      <w:r w:rsidRPr="00E13122">
        <w:rPr>
          <w:rFonts w:cs="Times New Roman"/>
          <w:noProof/>
          <w:szCs w:val="24"/>
        </w:rPr>
        <w:t xml:space="preserve"> 104, 9029–9034. doi:10.1073/pnas.0610552104.</w:t>
      </w:r>
    </w:p>
    <w:p w14:paraId="75FA781F"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Socha, A. M. (2008). Chemistry of Antibiotics from Atlantic Actinomycete and Bacillus bacteria.</w:t>
      </w:r>
    </w:p>
    <w:p w14:paraId="24DF415D"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E13122">
        <w:rPr>
          <w:rFonts w:cs="Times New Roman"/>
          <w:i/>
          <w:iCs/>
          <w:noProof/>
          <w:szCs w:val="24"/>
        </w:rPr>
        <w:t>J. Shellfish Res.</w:t>
      </w:r>
      <w:r w:rsidRPr="00E13122">
        <w:rPr>
          <w:rFonts w:cs="Times New Roman"/>
          <w:noProof/>
          <w:szCs w:val="24"/>
        </w:rPr>
        <w:t xml:space="preserve"> 35, 319–328. doi:10.2983/035.035.0206.</w:t>
      </w:r>
    </w:p>
    <w:p w14:paraId="23DB4941"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E13122">
        <w:rPr>
          <w:rFonts w:cs="Times New Roman"/>
          <w:i/>
          <w:iCs/>
          <w:noProof/>
          <w:szCs w:val="24"/>
        </w:rPr>
        <w:t>Appl. Microbiol. Biotechnol.</w:t>
      </w:r>
      <w:r w:rsidRPr="00E13122">
        <w:rPr>
          <w:rFonts w:cs="Times New Roman"/>
          <w:noProof/>
          <w:szCs w:val="24"/>
        </w:rPr>
        <w:t xml:space="preserve"> 99, 8403–8417. doi:10.1007/s00253-015-6702-2.</w:t>
      </w:r>
    </w:p>
    <w:p w14:paraId="2E960C7E"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tentiford, G. D., Neil, D. M., Peeler, E. J., Shields, J. D., Small, H. J., Flegel, T. W., et al. (2012). Disease will limit future food supply from the global crustacean fishery and aquaculture sectors. </w:t>
      </w:r>
      <w:r w:rsidRPr="00E13122">
        <w:rPr>
          <w:rFonts w:cs="Times New Roman"/>
          <w:i/>
          <w:iCs/>
          <w:noProof/>
          <w:szCs w:val="24"/>
        </w:rPr>
        <w:t>J. Invertebr. Pathol.</w:t>
      </w:r>
      <w:r w:rsidRPr="00E13122">
        <w:rPr>
          <w:rFonts w:cs="Times New Roman"/>
          <w:noProof/>
          <w:szCs w:val="24"/>
        </w:rPr>
        <w:t xml:space="preserve"> 110, 141–157. doi:10.1016/j.jip.2012.03.013.</w:t>
      </w:r>
    </w:p>
    <w:p w14:paraId="4D6A1B5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Tangl, J. S. (1983). Vibrio orientalis. </w:t>
      </w:r>
      <w:r w:rsidRPr="00E13122">
        <w:rPr>
          <w:rFonts w:cs="Times New Roman"/>
          <w:i/>
          <w:iCs/>
          <w:noProof/>
          <w:szCs w:val="24"/>
        </w:rPr>
        <w:t>Current</w:t>
      </w:r>
      <w:r w:rsidRPr="00E13122">
        <w:rPr>
          <w:rFonts w:cs="Times New Roman"/>
          <w:noProof/>
          <w:szCs w:val="24"/>
        </w:rPr>
        <w:t xml:space="preserve"> 8, 95–100. doi:10.1007/BF01566965.</w:t>
      </w:r>
    </w:p>
    <w:p w14:paraId="7AA86D3D"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E13122">
        <w:rPr>
          <w:rFonts w:cs="Times New Roman"/>
          <w:i/>
          <w:iCs/>
          <w:noProof/>
          <w:szCs w:val="24"/>
        </w:rPr>
        <w:t>Microb. Biotechnol.</w:t>
      </w:r>
      <w:r w:rsidRPr="00E13122">
        <w:rPr>
          <w:rFonts w:cs="Times New Roman"/>
          <w:noProof/>
          <w:szCs w:val="24"/>
        </w:rPr>
        <w:t xml:space="preserve"> 9, 209–223. doi:10.1111/1751-7915.12334.</w:t>
      </w:r>
    </w:p>
    <w:p w14:paraId="2A73AEAE"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E13122">
        <w:rPr>
          <w:rFonts w:cs="Times New Roman"/>
          <w:i/>
          <w:iCs/>
          <w:noProof/>
          <w:szCs w:val="24"/>
        </w:rPr>
        <w:t>FEMS Microbiol. Ecol.</w:t>
      </w:r>
      <w:r w:rsidRPr="00E13122">
        <w:rPr>
          <w:rFonts w:cs="Times New Roman"/>
          <w:noProof/>
          <w:szCs w:val="24"/>
        </w:rPr>
        <w:t xml:space="preserve"> 88, 69–83. doi:10.1111/1574-6941.12270.</w:t>
      </w:r>
    </w:p>
    <w:p w14:paraId="330103E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Tremblay, J., Singh, K., Fern, A., Kirton, E. S., He, S., Woyke, T., et al. (2015). Primer and platform </w:t>
      </w:r>
      <w:r w:rsidRPr="00E13122">
        <w:rPr>
          <w:rFonts w:cs="Times New Roman"/>
          <w:noProof/>
          <w:szCs w:val="24"/>
        </w:rPr>
        <w:lastRenderedPageBreak/>
        <w:t xml:space="preserve">effects on 16S rRNA tag sequencing. </w:t>
      </w:r>
      <w:r w:rsidRPr="00E13122">
        <w:rPr>
          <w:rFonts w:cs="Times New Roman"/>
          <w:i/>
          <w:iCs/>
          <w:noProof/>
          <w:szCs w:val="24"/>
        </w:rPr>
        <w:t>Front. Microbiol.</w:t>
      </w:r>
      <w:r w:rsidRPr="00E13122">
        <w:rPr>
          <w:rFonts w:cs="Times New Roman"/>
          <w:noProof/>
          <w:szCs w:val="24"/>
        </w:rPr>
        <w:t xml:space="preserve"> 6, 771. doi:10.3389/fmicb.2015.00771.</w:t>
      </w:r>
    </w:p>
    <w:p w14:paraId="48FEB13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Vaseeharan, B., and Ramasamy, P. (2003). Control of pathogenic Vibrio spp. by Bacillus subtilis BT23, a possible probiotic treatment for black tiger shrimp Penaeus monodon. </w:t>
      </w:r>
      <w:r w:rsidRPr="00E13122">
        <w:rPr>
          <w:rFonts w:cs="Times New Roman"/>
          <w:i/>
          <w:iCs/>
          <w:noProof/>
          <w:szCs w:val="24"/>
        </w:rPr>
        <w:t>Lett. Appl. Microbiol.</w:t>
      </w:r>
      <w:r w:rsidRPr="00E13122">
        <w:rPr>
          <w:rFonts w:cs="Times New Roman"/>
          <w:noProof/>
          <w:szCs w:val="24"/>
        </w:rPr>
        <w:t xml:space="preserve"> 36, 83–87. doi:10.1046/j.1472-765X.2003.01255.x.</w:t>
      </w:r>
    </w:p>
    <w:p w14:paraId="6DE0989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Verschuere, L., Rombaut, G., Sorgeloos, P., and Verstraete, W. (2000). Probiotic Bacteria as Biological Control Agents in Aquaculture. </w:t>
      </w:r>
      <w:r w:rsidRPr="00E13122">
        <w:rPr>
          <w:rFonts w:cs="Times New Roman"/>
          <w:i/>
          <w:iCs/>
          <w:noProof/>
          <w:szCs w:val="24"/>
        </w:rPr>
        <w:t>Microbiol. Mol. Biol. Rev.</w:t>
      </w:r>
      <w:r w:rsidRPr="00E13122">
        <w:rPr>
          <w:rFonts w:cs="Times New Roman"/>
          <w:noProof/>
          <w:szCs w:val="24"/>
        </w:rPr>
        <w:t xml:space="preserve"> 64, 655–671. doi:10.1128/MMBR.64.4.655-671.2000.</w:t>
      </w:r>
    </w:p>
    <w:p w14:paraId="5C49BE8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Wegner, K., Volkenborn, N., Peter, H., and Eiler, A. (2013). Disturbance induced decoupling between host genetics and composition of the associated microbiome. </w:t>
      </w:r>
      <w:r w:rsidRPr="00E13122">
        <w:rPr>
          <w:rFonts w:cs="Times New Roman"/>
          <w:i/>
          <w:iCs/>
          <w:noProof/>
          <w:szCs w:val="24"/>
        </w:rPr>
        <w:t>BMC Microbiol.</w:t>
      </w:r>
      <w:r w:rsidRPr="00E13122">
        <w:rPr>
          <w:rFonts w:cs="Times New Roman"/>
          <w:noProof/>
          <w:szCs w:val="24"/>
        </w:rPr>
        <w:t xml:space="preserve"> 13, 252. doi:10.1186/1471-2180-13-252.</w:t>
      </w:r>
    </w:p>
    <w:p w14:paraId="141E2DD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Zhao, W., Dao, C., Karim, M., Gomez-Chiarri, M., Rowley, D., and Nelson, D. R. (2016). Contributions of tropodithietic acid and biofilm formation to the probiotic activity of Phaeobacter inhibens. </w:t>
      </w:r>
      <w:r w:rsidRPr="00E13122">
        <w:rPr>
          <w:rFonts w:cs="Times New Roman"/>
          <w:i/>
          <w:iCs/>
          <w:noProof/>
          <w:szCs w:val="24"/>
        </w:rPr>
        <w:t>BMC Microbiol.</w:t>
      </w:r>
      <w:r w:rsidRPr="00E13122">
        <w:rPr>
          <w:rFonts w:cs="Times New Roman"/>
          <w:noProof/>
          <w:szCs w:val="24"/>
        </w:rPr>
        <w:t xml:space="preserve"> 16, 1. doi:10.1186/s12866-015-0617-z.</w:t>
      </w:r>
    </w:p>
    <w:p w14:paraId="64D03AF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Zhao, W., Yuan, T., Piva, C., Spinard, E. J., Schuttert, C., Rowley, D. C., et al. (2018). The probiotic bacterium, Phaeobacter inhibens , down-regulates virulence factor transcription in the shellfish pathogen, Vibrio coralliilyticus , by N -acyl homoserine lactone production. </w:t>
      </w:r>
      <w:r w:rsidRPr="00E13122">
        <w:rPr>
          <w:rFonts w:cs="Times New Roman"/>
          <w:i/>
          <w:iCs/>
          <w:noProof/>
          <w:szCs w:val="24"/>
        </w:rPr>
        <w:t>Appl. Environ. Microbiol.</w:t>
      </w:r>
      <w:r w:rsidRPr="00E13122">
        <w:rPr>
          <w:rFonts w:cs="Times New Roman"/>
          <w:noProof/>
          <w:szCs w:val="24"/>
        </w:rPr>
        <w:t xml:space="preserve"> doi:10.1128/AEM.01545-18.</w:t>
      </w:r>
    </w:p>
    <w:p w14:paraId="2372C443"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Zou, Y., Ma, C., Zhang, Y., Du, Z., You, F., Tan, X., et al. (2016). Isolation and characterization of Vibrio alginolyticus from cultured amphioxus Branchiostoma belcheri tsingtauense. </w:t>
      </w:r>
      <w:r w:rsidRPr="00E13122">
        <w:rPr>
          <w:rFonts w:cs="Times New Roman"/>
          <w:i/>
          <w:iCs/>
          <w:noProof/>
          <w:szCs w:val="24"/>
        </w:rPr>
        <w:t>Biol.</w:t>
      </w:r>
      <w:r w:rsidRPr="00E13122">
        <w:rPr>
          <w:rFonts w:cs="Times New Roman"/>
          <w:noProof/>
          <w:szCs w:val="24"/>
        </w:rPr>
        <w:t xml:space="preserve"> 71, 757–762. doi:10.1515/biolog-2016-0102.</w:t>
      </w:r>
    </w:p>
    <w:p w14:paraId="04E01077" w14:textId="77777777" w:rsidR="00E13122" w:rsidRPr="00E13122" w:rsidRDefault="00E13122" w:rsidP="00E13122">
      <w:pPr>
        <w:widowControl w:val="0"/>
        <w:autoSpaceDE w:val="0"/>
        <w:autoSpaceDN w:val="0"/>
        <w:adjustRightInd w:val="0"/>
        <w:ind w:left="480" w:hanging="480"/>
        <w:rPr>
          <w:rFonts w:cs="Times New Roman"/>
          <w:noProof/>
        </w:rPr>
      </w:pPr>
      <w:r w:rsidRPr="00E13122">
        <w:rPr>
          <w:rFonts w:cs="Times New Roman"/>
          <w:noProof/>
          <w:szCs w:val="24"/>
        </w:rPr>
        <w:t xml:space="preserve">Zurel, D., Benayahu, Y., Or, A., Kovacs, A., and Gophna, U. (2011). Composition and dynamics of the gill microbiota of an invasive Indo-Pacific oyster in the eastern Mediterranean Sea. </w:t>
      </w:r>
      <w:r w:rsidRPr="00E13122">
        <w:rPr>
          <w:rFonts w:cs="Times New Roman"/>
          <w:i/>
          <w:iCs/>
          <w:noProof/>
          <w:szCs w:val="24"/>
        </w:rPr>
        <w:t>Environ. Microbiol.</w:t>
      </w:r>
      <w:r w:rsidRPr="00E13122">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ebecca Stevick" w:date="2018-12-04T11:32:00Z" w:initials="RS">
    <w:p w14:paraId="42FAB13B" w14:textId="26E1C690" w:rsidR="00C50D9F" w:rsidRDefault="00C50D9F">
      <w:pPr>
        <w:pStyle w:val="CommentText"/>
      </w:pPr>
      <w:r>
        <w:rPr>
          <w:rStyle w:val="CommentReference"/>
        </w:rPr>
        <w:annotationRef/>
      </w:r>
      <w:proofErr w:type="spellStart"/>
      <w:r>
        <w:t>Bomi</w:t>
      </w:r>
      <w:proofErr w:type="spellEnd"/>
      <w:r>
        <w:t>, what is your current affiliation?</w:t>
      </w:r>
    </w:p>
  </w:comment>
  <w:comment w:id="1" w:author="Rebecca Stevick" w:date="2018-12-04T11:32:00Z" w:initials="RS">
    <w:p w14:paraId="41923D7F" w14:textId="3F65FEF0" w:rsidR="00952619" w:rsidRDefault="00952619">
      <w:pPr>
        <w:pStyle w:val="CommentText"/>
      </w:pPr>
      <w:r>
        <w:rPr>
          <w:rStyle w:val="CommentReference"/>
        </w:rPr>
        <w:annotationRef/>
      </w:r>
      <w:r>
        <w:t>Karin’s current affiliation?</w:t>
      </w:r>
    </w:p>
  </w:comment>
  <w:comment w:id="2" w:author="Rebecca Stevick" w:date="2018-12-04T11:33:00Z" w:initials="RS">
    <w:p w14:paraId="289197A3" w14:textId="6D360C33" w:rsidR="00F77E49" w:rsidRDefault="00F77E49">
      <w:pPr>
        <w:pStyle w:val="CommentText"/>
      </w:pPr>
      <w:r>
        <w:rPr>
          <w:rStyle w:val="CommentReference"/>
        </w:rPr>
        <w:annotationRef/>
      </w:r>
      <w:r>
        <w:t>Anton, is this correct?</w:t>
      </w:r>
    </w:p>
  </w:comment>
  <w:comment w:id="4" w:author="Marta Gomez-Chiarri" w:date="2018-08-09T08:20:00Z" w:initials="MGC">
    <w:p w14:paraId="6ABFC5AD" w14:textId="58F8684C" w:rsidR="009E690A" w:rsidRDefault="009E690A">
      <w:pPr>
        <w:pStyle w:val="CommentText"/>
      </w:pPr>
      <w:r>
        <w:rPr>
          <w:rStyle w:val="CommentReference"/>
        </w:rPr>
        <w:annotationRef/>
      </w:r>
      <w:r>
        <w:t>Get the most recent number once we are ready to submit</w:t>
      </w:r>
    </w:p>
  </w:comment>
  <w:comment w:id="5" w:author="Rebecca Stevick" w:date="2018-11-30T13:56:00Z" w:initials="RS">
    <w:p w14:paraId="75333BEF" w14:textId="498F468C" w:rsidR="009E690A" w:rsidRDefault="009E690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2FAB13B" w15:done="0"/>
  <w15:commentEx w15:paraId="41923D7F" w15:done="0"/>
  <w15:commentEx w15:paraId="289197A3" w15:done="0"/>
  <w15:commentEx w15:paraId="6ABFC5AD" w15:done="0"/>
  <w15:commentEx w15:paraId="75333BEF" w15:paraIdParent="6ABFC5A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FAB13B" w16cid:durableId="1FB0E449"/>
  <w16cid:commentId w16cid:paraId="41923D7F" w16cid:durableId="1FB0E456"/>
  <w16cid:commentId w16cid:paraId="289197A3" w16cid:durableId="1FB0E47A"/>
  <w16cid:commentId w16cid:paraId="6ABFC5AD" w16cid:durableId="1F2515F6"/>
  <w16cid:commentId w16cid:paraId="75333BEF" w16cid:durableId="1FABC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941E24" w14:textId="77777777" w:rsidR="009232D9" w:rsidRDefault="009232D9" w:rsidP="00117666">
      <w:pPr>
        <w:spacing w:after="0"/>
      </w:pPr>
      <w:r>
        <w:separator/>
      </w:r>
    </w:p>
  </w:endnote>
  <w:endnote w:type="continuationSeparator" w:id="0">
    <w:p w14:paraId="3EFAD9A0" w14:textId="77777777" w:rsidR="009232D9" w:rsidRDefault="009232D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9E690A" w:rsidRPr="00577C4C" w:rsidRDefault="009E690A">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9E690A" w:rsidRPr="00577C4C" w:rsidRDefault="009E690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E63C90">
                            <w:rPr>
                              <w:noProof/>
                              <w:color w:val="000000" w:themeColor="text1"/>
                              <w:sz w:val="22"/>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481334B9" w14:textId="4C2A9274" w:rsidR="009E690A" w:rsidRPr="00577C4C" w:rsidRDefault="009E690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E63C90">
                      <w:rPr>
                        <w:noProof/>
                        <w:color w:val="000000" w:themeColor="text1"/>
                        <w:sz w:val="22"/>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9E690A" w:rsidRPr="00577C4C" w:rsidRDefault="009E690A">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9E690A" w:rsidRPr="00577C4C" w:rsidRDefault="009E690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E63C90">
                            <w:rPr>
                              <w:noProof/>
                              <w:color w:val="000000" w:themeColor="text1"/>
                              <w:sz w:val="22"/>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0CE55241" w14:textId="00D14E2C" w:rsidR="009E690A" w:rsidRPr="00577C4C" w:rsidRDefault="009E690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E63C90">
                      <w:rPr>
                        <w:noProof/>
                        <w:color w:val="000000" w:themeColor="text1"/>
                        <w:sz w:val="22"/>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1A39EB" w14:textId="77777777" w:rsidR="009232D9" w:rsidRDefault="009232D9" w:rsidP="00117666">
      <w:pPr>
        <w:spacing w:after="0"/>
      </w:pPr>
      <w:r>
        <w:separator/>
      </w:r>
    </w:p>
  </w:footnote>
  <w:footnote w:type="continuationSeparator" w:id="0">
    <w:p w14:paraId="1CB3E0A9" w14:textId="77777777" w:rsidR="009232D9" w:rsidRDefault="009232D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2DFCD5E4" w:rsidR="009E690A" w:rsidRPr="007E3148" w:rsidRDefault="009E690A"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9E690A" w:rsidRPr="00A849B0" w:rsidRDefault="009E690A"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9E690A" w:rsidRDefault="009E690A"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Stevick">
    <w15:presenceInfo w15:providerId="Windows Live" w15:userId="91926e4c2fe24f4f"/>
  </w15:person>
  <w15:person w15:author="Marta Gomez-Chiarri">
    <w15:presenceInfo w15:providerId="None" w15:userId="Marta Gomez-Chiar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DBC"/>
    <w:rsid w:val="00000244"/>
    <w:rsid w:val="00000251"/>
    <w:rsid w:val="00000294"/>
    <w:rsid w:val="0000183B"/>
    <w:rsid w:val="000036AA"/>
    <w:rsid w:val="00004028"/>
    <w:rsid w:val="000040FC"/>
    <w:rsid w:val="00004ABF"/>
    <w:rsid w:val="000060DC"/>
    <w:rsid w:val="00012012"/>
    <w:rsid w:val="00015F54"/>
    <w:rsid w:val="000163DD"/>
    <w:rsid w:val="00017B6E"/>
    <w:rsid w:val="0002018A"/>
    <w:rsid w:val="00021B3E"/>
    <w:rsid w:val="00022D41"/>
    <w:rsid w:val="000259A6"/>
    <w:rsid w:val="00026D10"/>
    <w:rsid w:val="0003008B"/>
    <w:rsid w:val="00030625"/>
    <w:rsid w:val="00031091"/>
    <w:rsid w:val="00034304"/>
    <w:rsid w:val="0003441F"/>
    <w:rsid w:val="00035434"/>
    <w:rsid w:val="0003677D"/>
    <w:rsid w:val="00036FE9"/>
    <w:rsid w:val="00037A67"/>
    <w:rsid w:val="0004174F"/>
    <w:rsid w:val="0004246A"/>
    <w:rsid w:val="00042C93"/>
    <w:rsid w:val="00043989"/>
    <w:rsid w:val="00045678"/>
    <w:rsid w:val="000458E4"/>
    <w:rsid w:val="00046437"/>
    <w:rsid w:val="00047404"/>
    <w:rsid w:val="000513B7"/>
    <w:rsid w:val="000558C2"/>
    <w:rsid w:val="00056EFD"/>
    <w:rsid w:val="00056F14"/>
    <w:rsid w:val="000609F1"/>
    <w:rsid w:val="000628D5"/>
    <w:rsid w:val="00062DA6"/>
    <w:rsid w:val="00063D84"/>
    <w:rsid w:val="00064AD7"/>
    <w:rsid w:val="0006600D"/>
    <w:rsid w:val="0006636D"/>
    <w:rsid w:val="000664EA"/>
    <w:rsid w:val="0006784C"/>
    <w:rsid w:val="0007021A"/>
    <w:rsid w:val="000724E5"/>
    <w:rsid w:val="00072CD2"/>
    <w:rsid w:val="0007306D"/>
    <w:rsid w:val="00075E17"/>
    <w:rsid w:val="00077D53"/>
    <w:rsid w:val="00077F78"/>
    <w:rsid w:val="00081394"/>
    <w:rsid w:val="00082106"/>
    <w:rsid w:val="0008244D"/>
    <w:rsid w:val="00082BA0"/>
    <w:rsid w:val="00084925"/>
    <w:rsid w:val="00091BC5"/>
    <w:rsid w:val="00093BBF"/>
    <w:rsid w:val="0009511A"/>
    <w:rsid w:val="0009636C"/>
    <w:rsid w:val="000977F0"/>
    <w:rsid w:val="000A04FF"/>
    <w:rsid w:val="000A2639"/>
    <w:rsid w:val="000A2F6A"/>
    <w:rsid w:val="000A35F5"/>
    <w:rsid w:val="000A67BA"/>
    <w:rsid w:val="000A7202"/>
    <w:rsid w:val="000B0913"/>
    <w:rsid w:val="000B18DC"/>
    <w:rsid w:val="000B2247"/>
    <w:rsid w:val="000B34BD"/>
    <w:rsid w:val="000B435B"/>
    <w:rsid w:val="000B6772"/>
    <w:rsid w:val="000C1F38"/>
    <w:rsid w:val="000C415A"/>
    <w:rsid w:val="000C4FFA"/>
    <w:rsid w:val="000C7E2A"/>
    <w:rsid w:val="000D0CEE"/>
    <w:rsid w:val="000D4827"/>
    <w:rsid w:val="000D4D99"/>
    <w:rsid w:val="000D585E"/>
    <w:rsid w:val="000D633A"/>
    <w:rsid w:val="000D6B50"/>
    <w:rsid w:val="000D73C1"/>
    <w:rsid w:val="000E0D39"/>
    <w:rsid w:val="000E1A35"/>
    <w:rsid w:val="000E2F3B"/>
    <w:rsid w:val="000E2FA7"/>
    <w:rsid w:val="000E5402"/>
    <w:rsid w:val="000E7BC8"/>
    <w:rsid w:val="000F10C3"/>
    <w:rsid w:val="000F4CFB"/>
    <w:rsid w:val="000F5347"/>
    <w:rsid w:val="000F59FF"/>
    <w:rsid w:val="000F5C44"/>
    <w:rsid w:val="000F60AA"/>
    <w:rsid w:val="000F6BA3"/>
    <w:rsid w:val="000F778B"/>
    <w:rsid w:val="000F78EE"/>
    <w:rsid w:val="000F7EEE"/>
    <w:rsid w:val="000F7F06"/>
    <w:rsid w:val="00101703"/>
    <w:rsid w:val="00102A06"/>
    <w:rsid w:val="00111D7E"/>
    <w:rsid w:val="00111ED0"/>
    <w:rsid w:val="00117666"/>
    <w:rsid w:val="00120487"/>
    <w:rsid w:val="00120B5A"/>
    <w:rsid w:val="0012239F"/>
    <w:rsid w:val="001223A7"/>
    <w:rsid w:val="00123348"/>
    <w:rsid w:val="00125A34"/>
    <w:rsid w:val="00130DB8"/>
    <w:rsid w:val="0013116A"/>
    <w:rsid w:val="00133435"/>
    <w:rsid w:val="00134256"/>
    <w:rsid w:val="001358F8"/>
    <w:rsid w:val="00141DFC"/>
    <w:rsid w:val="001444D0"/>
    <w:rsid w:val="00144BD2"/>
    <w:rsid w:val="00145911"/>
    <w:rsid w:val="00147395"/>
    <w:rsid w:val="0015035B"/>
    <w:rsid w:val="00151C0A"/>
    <w:rsid w:val="00151F40"/>
    <w:rsid w:val="001525F4"/>
    <w:rsid w:val="001535C8"/>
    <w:rsid w:val="00154B6A"/>
    <w:rsid w:val="001552C9"/>
    <w:rsid w:val="001559CB"/>
    <w:rsid w:val="00162D70"/>
    <w:rsid w:val="00163026"/>
    <w:rsid w:val="001630B7"/>
    <w:rsid w:val="00163789"/>
    <w:rsid w:val="001645A3"/>
    <w:rsid w:val="00164D16"/>
    <w:rsid w:val="001669B8"/>
    <w:rsid w:val="00171FE8"/>
    <w:rsid w:val="001738CB"/>
    <w:rsid w:val="00174B53"/>
    <w:rsid w:val="00176B3E"/>
    <w:rsid w:val="00177D84"/>
    <w:rsid w:val="00181346"/>
    <w:rsid w:val="001833D1"/>
    <w:rsid w:val="0018444C"/>
    <w:rsid w:val="00187EA7"/>
    <w:rsid w:val="00192443"/>
    <w:rsid w:val="00192704"/>
    <w:rsid w:val="0019552A"/>
    <w:rsid w:val="0019560A"/>
    <w:rsid w:val="001964EF"/>
    <w:rsid w:val="00196F38"/>
    <w:rsid w:val="001A357F"/>
    <w:rsid w:val="001A4182"/>
    <w:rsid w:val="001A4264"/>
    <w:rsid w:val="001A49BA"/>
    <w:rsid w:val="001A53A4"/>
    <w:rsid w:val="001A5511"/>
    <w:rsid w:val="001A6C33"/>
    <w:rsid w:val="001A757F"/>
    <w:rsid w:val="001B1A2C"/>
    <w:rsid w:val="001B2770"/>
    <w:rsid w:val="001B32B1"/>
    <w:rsid w:val="001B3790"/>
    <w:rsid w:val="001B391F"/>
    <w:rsid w:val="001B48EA"/>
    <w:rsid w:val="001B5FE3"/>
    <w:rsid w:val="001C0A6F"/>
    <w:rsid w:val="001C1882"/>
    <w:rsid w:val="001C19FF"/>
    <w:rsid w:val="001C2ED3"/>
    <w:rsid w:val="001C488B"/>
    <w:rsid w:val="001C67BA"/>
    <w:rsid w:val="001C73AE"/>
    <w:rsid w:val="001D0F9C"/>
    <w:rsid w:val="001D1096"/>
    <w:rsid w:val="001D18D0"/>
    <w:rsid w:val="001D5C23"/>
    <w:rsid w:val="001D622F"/>
    <w:rsid w:val="001E11C7"/>
    <w:rsid w:val="001E2FDF"/>
    <w:rsid w:val="001E6635"/>
    <w:rsid w:val="001E766B"/>
    <w:rsid w:val="001F4C07"/>
    <w:rsid w:val="001F6C06"/>
    <w:rsid w:val="00202546"/>
    <w:rsid w:val="00203E2A"/>
    <w:rsid w:val="00207716"/>
    <w:rsid w:val="002140D2"/>
    <w:rsid w:val="00214212"/>
    <w:rsid w:val="002145CA"/>
    <w:rsid w:val="00220AEA"/>
    <w:rsid w:val="00221E39"/>
    <w:rsid w:val="00226954"/>
    <w:rsid w:val="0022713B"/>
    <w:rsid w:val="00230BC4"/>
    <w:rsid w:val="00231543"/>
    <w:rsid w:val="0023270C"/>
    <w:rsid w:val="00232B24"/>
    <w:rsid w:val="00234C81"/>
    <w:rsid w:val="00240612"/>
    <w:rsid w:val="00242E6E"/>
    <w:rsid w:val="00243241"/>
    <w:rsid w:val="002500BF"/>
    <w:rsid w:val="00250C99"/>
    <w:rsid w:val="00251AFE"/>
    <w:rsid w:val="00251F63"/>
    <w:rsid w:val="00252332"/>
    <w:rsid w:val="00252371"/>
    <w:rsid w:val="00254EDF"/>
    <w:rsid w:val="00261D69"/>
    <w:rsid w:val="00261E92"/>
    <w:rsid w:val="0026252E"/>
    <w:rsid w:val="002629A3"/>
    <w:rsid w:val="00263E62"/>
    <w:rsid w:val="00264882"/>
    <w:rsid w:val="00265660"/>
    <w:rsid w:val="002673CC"/>
    <w:rsid w:val="00267D18"/>
    <w:rsid w:val="002703D8"/>
    <w:rsid w:val="0027083A"/>
    <w:rsid w:val="00270C49"/>
    <w:rsid w:val="002715A0"/>
    <w:rsid w:val="002767E5"/>
    <w:rsid w:val="00276F7D"/>
    <w:rsid w:val="00277EDD"/>
    <w:rsid w:val="00283096"/>
    <w:rsid w:val="0028502E"/>
    <w:rsid w:val="00285C9E"/>
    <w:rsid w:val="002868E2"/>
    <w:rsid w:val="002869C3"/>
    <w:rsid w:val="00292114"/>
    <w:rsid w:val="00292F18"/>
    <w:rsid w:val="002936E4"/>
    <w:rsid w:val="002937BF"/>
    <w:rsid w:val="0029514E"/>
    <w:rsid w:val="00296B88"/>
    <w:rsid w:val="00296B99"/>
    <w:rsid w:val="00296F62"/>
    <w:rsid w:val="002A038F"/>
    <w:rsid w:val="002A0BFE"/>
    <w:rsid w:val="002A3E66"/>
    <w:rsid w:val="002A5C9A"/>
    <w:rsid w:val="002A6348"/>
    <w:rsid w:val="002A729A"/>
    <w:rsid w:val="002B1004"/>
    <w:rsid w:val="002B17BD"/>
    <w:rsid w:val="002B224F"/>
    <w:rsid w:val="002B39AE"/>
    <w:rsid w:val="002B4373"/>
    <w:rsid w:val="002B4554"/>
    <w:rsid w:val="002B7476"/>
    <w:rsid w:val="002B7CEE"/>
    <w:rsid w:val="002C1FD9"/>
    <w:rsid w:val="002C2EF4"/>
    <w:rsid w:val="002C38E2"/>
    <w:rsid w:val="002C5975"/>
    <w:rsid w:val="002C7377"/>
    <w:rsid w:val="002C74CA"/>
    <w:rsid w:val="002D309F"/>
    <w:rsid w:val="002D4C21"/>
    <w:rsid w:val="002D5442"/>
    <w:rsid w:val="002D630D"/>
    <w:rsid w:val="002E2EBA"/>
    <w:rsid w:val="002E347B"/>
    <w:rsid w:val="002E467F"/>
    <w:rsid w:val="002E5918"/>
    <w:rsid w:val="002E7420"/>
    <w:rsid w:val="002F0436"/>
    <w:rsid w:val="002F0644"/>
    <w:rsid w:val="002F13CE"/>
    <w:rsid w:val="002F744D"/>
    <w:rsid w:val="00300017"/>
    <w:rsid w:val="00301B23"/>
    <w:rsid w:val="0030386E"/>
    <w:rsid w:val="00303DE6"/>
    <w:rsid w:val="00303F69"/>
    <w:rsid w:val="00304EF0"/>
    <w:rsid w:val="003051EB"/>
    <w:rsid w:val="0030607B"/>
    <w:rsid w:val="00306F06"/>
    <w:rsid w:val="00307397"/>
    <w:rsid w:val="00310124"/>
    <w:rsid w:val="0031142D"/>
    <w:rsid w:val="0031165C"/>
    <w:rsid w:val="00315BB8"/>
    <w:rsid w:val="0031664E"/>
    <w:rsid w:val="00320538"/>
    <w:rsid w:val="0032112E"/>
    <w:rsid w:val="00321CAC"/>
    <w:rsid w:val="003221A4"/>
    <w:rsid w:val="0032385B"/>
    <w:rsid w:val="0032506A"/>
    <w:rsid w:val="00326308"/>
    <w:rsid w:val="003271D2"/>
    <w:rsid w:val="00327DC0"/>
    <w:rsid w:val="00330316"/>
    <w:rsid w:val="0033059C"/>
    <w:rsid w:val="003403D9"/>
    <w:rsid w:val="0034156C"/>
    <w:rsid w:val="00342DC7"/>
    <w:rsid w:val="00343855"/>
    <w:rsid w:val="00352044"/>
    <w:rsid w:val="0035227E"/>
    <w:rsid w:val="00353A51"/>
    <w:rsid w:val="003544FB"/>
    <w:rsid w:val="0035502B"/>
    <w:rsid w:val="00355138"/>
    <w:rsid w:val="0036030D"/>
    <w:rsid w:val="00362A7F"/>
    <w:rsid w:val="003647CC"/>
    <w:rsid w:val="00365D63"/>
    <w:rsid w:val="00365D89"/>
    <w:rsid w:val="00366C4E"/>
    <w:rsid w:val="0036793B"/>
    <w:rsid w:val="00372682"/>
    <w:rsid w:val="003757F2"/>
    <w:rsid w:val="00376CC5"/>
    <w:rsid w:val="003821CB"/>
    <w:rsid w:val="0038579E"/>
    <w:rsid w:val="00386B96"/>
    <w:rsid w:val="00387DB5"/>
    <w:rsid w:val="00390A87"/>
    <w:rsid w:val="0039104C"/>
    <w:rsid w:val="00391630"/>
    <w:rsid w:val="003925DE"/>
    <w:rsid w:val="00394062"/>
    <w:rsid w:val="0039693B"/>
    <w:rsid w:val="0039700E"/>
    <w:rsid w:val="003978D5"/>
    <w:rsid w:val="003A1B46"/>
    <w:rsid w:val="003A2918"/>
    <w:rsid w:val="003A3FC2"/>
    <w:rsid w:val="003B01E5"/>
    <w:rsid w:val="003B2A4E"/>
    <w:rsid w:val="003B4524"/>
    <w:rsid w:val="003B5FD9"/>
    <w:rsid w:val="003B6C62"/>
    <w:rsid w:val="003B6E9F"/>
    <w:rsid w:val="003B7014"/>
    <w:rsid w:val="003C037E"/>
    <w:rsid w:val="003C0CD2"/>
    <w:rsid w:val="003C1A2D"/>
    <w:rsid w:val="003C248E"/>
    <w:rsid w:val="003C3384"/>
    <w:rsid w:val="003C578F"/>
    <w:rsid w:val="003D0C83"/>
    <w:rsid w:val="003D1B57"/>
    <w:rsid w:val="003D2F2D"/>
    <w:rsid w:val="003D3F5D"/>
    <w:rsid w:val="003E4BAD"/>
    <w:rsid w:val="003E7DBB"/>
    <w:rsid w:val="003F05B8"/>
    <w:rsid w:val="003F129E"/>
    <w:rsid w:val="003F2750"/>
    <w:rsid w:val="003F488D"/>
    <w:rsid w:val="003F5AF8"/>
    <w:rsid w:val="003F7D39"/>
    <w:rsid w:val="00400A41"/>
    <w:rsid w:val="00401590"/>
    <w:rsid w:val="00402902"/>
    <w:rsid w:val="004077BF"/>
    <w:rsid w:val="00407B85"/>
    <w:rsid w:val="00410DE0"/>
    <w:rsid w:val="0041121E"/>
    <w:rsid w:val="004112BF"/>
    <w:rsid w:val="00413ECB"/>
    <w:rsid w:val="00415203"/>
    <w:rsid w:val="00416102"/>
    <w:rsid w:val="00416F8B"/>
    <w:rsid w:val="00417134"/>
    <w:rsid w:val="004209C4"/>
    <w:rsid w:val="00420C1F"/>
    <w:rsid w:val="00425787"/>
    <w:rsid w:val="004270AA"/>
    <w:rsid w:val="004270D3"/>
    <w:rsid w:val="00427495"/>
    <w:rsid w:val="00427B70"/>
    <w:rsid w:val="0043007B"/>
    <w:rsid w:val="00431F64"/>
    <w:rsid w:val="00433937"/>
    <w:rsid w:val="00433D58"/>
    <w:rsid w:val="00433D6C"/>
    <w:rsid w:val="00434AD1"/>
    <w:rsid w:val="00434B54"/>
    <w:rsid w:val="00436100"/>
    <w:rsid w:val="00442DE9"/>
    <w:rsid w:val="0044450D"/>
    <w:rsid w:val="004454A0"/>
    <w:rsid w:val="00445525"/>
    <w:rsid w:val="00447BBA"/>
    <w:rsid w:val="00451725"/>
    <w:rsid w:val="00451A8B"/>
    <w:rsid w:val="00451E26"/>
    <w:rsid w:val="0045339E"/>
    <w:rsid w:val="00454AEA"/>
    <w:rsid w:val="00454E13"/>
    <w:rsid w:val="00456C39"/>
    <w:rsid w:val="00456CBE"/>
    <w:rsid w:val="00463E3D"/>
    <w:rsid w:val="004645AE"/>
    <w:rsid w:val="00464F81"/>
    <w:rsid w:val="00465BB6"/>
    <w:rsid w:val="00466A55"/>
    <w:rsid w:val="00467FCE"/>
    <w:rsid w:val="00474845"/>
    <w:rsid w:val="00475D9C"/>
    <w:rsid w:val="00476CA1"/>
    <w:rsid w:val="0048246A"/>
    <w:rsid w:val="00482629"/>
    <w:rsid w:val="0048337A"/>
    <w:rsid w:val="00484A45"/>
    <w:rsid w:val="004867A5"/>
    <w:rsid w:val="00490087"/>
    <w:rsid w:val="00491355"/>
    <w:rsid w:val="00491748"/>
    <w:rsid w:val="00492334"/>
    <w:rsid w:val="00492644"/>
    <w:rsid w:val="00492CA9"/>
    <w:rsid w:val="00495408"/>
    <w:rsid w:val="004A02FD"/>
    <w:rsid w:val="004A0649"/>
    <w:rsid w:val="004A0D42"/>
    <w:rsid w:val="004A16B4"/>
    <w:rsid w:val="004A1BF2"/>
    <w:rsid w:val="004A2B6D"/>
    <w:rsid w:val="004A53FC"/>
    <w:rsid w:val="004A6B35"/>
    <w:rsid w:val="004B198F"/>
    <w:rsid w:val="004B3786"/>
    <w:rsid w:val="004B495B"/>
    <w:rsid w:val="004C0C21"/>
    <w:rsid w:val="004C1BD7"/>
    <w:rsid w:val="004C20B7"/>
    <w:rsid w:val="004C3963"/>
    <w:rsid w:val="004C3BA7"/>
    <w:rsid w:val="004D05C3"/>
    <w:rsid w:val="004D073C"/>
    <w:rsid w:val="004D0F48"/>
    <w:rsid w:val="004D3E33"/>
    <w:rsid w:val="004E0132"/>
    <w:rsid w:val="004E0786"/>
    <w:rsid w:val="004E1BA0"/>
    <w:rsid w:val="004E29C9"/>
    <w:rsid w:val="004E3005"/>
    <w:rsid w:val="004E421A"/>
    <w:rsid w:val="004E4E84"/>
    <w:rsid w:val="004E51BD"/>
    <w:rsid w:val="004E749C"/>
    <w:rsid w:val="004E7D4E"/>
    <w:rsid w:val="004F009A"/>
    <w:rsid w:val="004F206E"/>
    <w:rsid w:val="004F777F"/>
    <w:rsid w:val="004F796D"/>
    <w:rsid w:val="005023BF"/>
    <w:rsid w:val="0050303F"/>
    <w:rsid w:val="00503795"/>
    <w:rsid w:val="00503C11"/>
    <w:rsid w:val="0050466A"/>
    <w:rsid w:val="0050765F"/>
    <w:rsid w:val="00507DBC"/>
    <w:rsid w:val="00512B15"/>
    <w:rsid w:val="00513CF6"/>
    <w:rsid w:val="0051440C"/>
    <w:rsid w:val="005151BE"/>
    <w:rsid w:val="00522478"/>
    <w:rsid w:val="0052342D"/>
    <w:rsid w:val="005250F2"/>
    <w:rsid w:val="00525E94"/>
    <w:rsid w:val="00526FB4"/>
    <w:rsid w:val="005276CA"/>
    <w:rsid w:val="00530C47"/>
    <w:rsid w:val="005331B9"/>
    <w:rsid w:val="00533D5E"/>
    <w:rsid w:val="00533FED"/>
    <w:rsid w:val="00534801"/>
    <w:rsid w:val="0053671E"/>
    <w:rsid w:val="00537061"/>
    <w:rsid w:val="00541624"/>
    <w:rsid w:val="005421AE"/>
    <w:rsid w:val="005428AA"/>
    <w:rsid w:val="005433E4"/>
    <w:rsid w:val="00547114"/>
    <w:rsid w:val="00550563"/>
    <w:rsid w:val="005529C6"/>
    <w:rsid w:val="005539B1"/>
    <w:rsid w:val="00555C1F"/>
    <w:rsid w:val="005568F5"/>
    <w:rsid w:val="00557404"/>
    <w:rsid w:val="00560134"/>
    <w:rsid w:val="005609AF"/>
    <w:rsid w:val="00560FDD"/>
    <w:rsid w:val="00561681"/>
    <w:rsid w:val="00562A71"/>
    <w:rsid w:val="00562FEE"/>
    <w:rsid w:val="0056466A"/>
    <w:rsid w:val="00564711"/>
    <w:rsid w:val="00564DFE"/>
    <w:rsid w:val="00573A0B"/>
    <w:rsid w:val="00580ADB"/>
    <w:rsid w:val="005834DC"/>
    <w:rsid w:val="0059196C"/>
    <w:rsid w:val="005938A4"/>
    <w:rsid w:val="00594686"/>
    <w:rsid w:val="005954B8"/>
    <w:rsid w:val="005A020A"/>
    <w:rsid w:val="005A128C"/>
    <w:rsid w:val="005A1697"/>
    <w:rsid w:val="005A1D84"/>
    <w:rsid w:val="005A36CA"/>
    <w:rsid w:val="005A4881"/>
    <w:rsid w:val="005A70EA"/>
    <w:rsid w:val="005A7761"/>
    <w:rsid w:val="005B131B"/>
    <w:rsid w:val="005B3025"/>
    <w:rsid w:val="005B3715"/>
    <w:rsid w:val="005B3927"/>
    <w:rsid w:val="005B3D23"/>
    <w:rsid w:val="005B43DD"/>
    <w:rsid w:val="005B4448"/>
    <w:rsid w:val="005B44A6"/>
    <w:rsid w:val="005B78CC"/>
    <w:rsid w:val="005C0C74"/>
    <w:rsid w:val="005C29B0"/>
    <w:rsid w:val="005C34A2"/>
    <w:rsid w:val="005C3963"/>
    <w:rsid w:val="005C5232"/>
    <w:rsid w:val="005C7C0C"/>
    <w:rsid w:val="005D00C0"/>
    <w:rsid w:val="005D1840"/>
    <w:rsid w:val="005D1C91"/>
    <w:rsid w:val="005D1CDB"/>
    <w:rsid w:val="005D35E4"/>
    <w:rsid w:val="005D69FE"/>
    <w:rsid w:val="005D7910"/>
    <w:rsid w:val="005E1F57"/>
    <w:rsid w:val="005E382D"/>
    <w:rsid w:val="005E3EE3"/>
    <w:rsid w:val="005E3F26"/>
    <w:rsid w:val="005E44FA"/>
    <w:rsid w:val="005F0603"/>
    <w:rsid w:val="005F0BA1"/>
    <w:rsid w:val="005F0DBC"/>
    <w:rsid w:val="005F3700"/>
    <w:rsid w:val="005F5491"/>
    <w:rsid w:val="005F6C05"/>
    <w:rsid w:val="005F76F9"/>
    <w:rsid w:val="0060450F"/>
    <w:rsid w:val="0061055B"/>
    <w:rsid w:val="00611015"/>
    <w:rsid w:val="00611873"/>
    <w:rsid w:val="00613512"/>
    <w:rsid w:val="006149B5"/>
    <w:rsid w:val="006151EA"/>
    <w:rsid w:val="00616D5D"/>
    <w:rsid w:val="0062154F"/>
    <w:rsid w:val="00622D90"/>
    <w:rsid w:val="0062428A"/>
    <w:rsid w:val="00626153"/>
    <w:rsid w:val="00626B52"/>
    <w:rsid w:val="0063026B"/>
    <w:rsid w:val="00631A8C"/>
    <w:rsid w:val="006345BD"/>
    <w:rsid w:val="0064111E"/>
    <w:rsid w:val="00651CA2"/>
    <w:rsid w:val="00653D60"/>
    <w:rsid w:val="0065423A"/>
    <w:rsid w:val="00656854"/>
    <w:rsid w:val="00660D05"/>
    <w:rsid w:val="00662439"/>
    <w:rsid w:val="00666A83"/>
    <w:rsid w:val="00671D9A"/>
    <w:rsid w:val="0067307E"/>
    <w:rsid w:val="00673952"/>
    <w:rsid w:val="00674FBA"/>
    <w:rsid w:val="006811C1"/>
    <w:rsid w:val="00681D93"/>
    <w:rsid w:val="006834F2"/>
    <w:rsid w:val="006842D8"/>
    <w:rsid w:val="00684303"/>
    <w:rsid w:val="00686B93"/>
    <w:rsid w:val="00686C9D"/>
    <w:rsid w:val="00690F89"/>
    <w:rsid w:val="0069383C"/>
    <w:rsid w:val="00694D2C"/>
    <w:rsid w:val="006A232A"/>
    <w:rsid w:val="006A2586"/>
    <w:rsid w:val="006A4BCF"/>
    <w:rsid w:val="006A4CDF"/>
    <w:rsid w:val="006A5A27"/>
    <w:rsid w:val="006A63B9"/>
    <w:rsid w:val="006A7DDD"/>
    <w:rsid w:val="006B11F9"/>
    <w:rsid w:val="006B2D5B"/>
    <w:rsid w:val="006B7D14"/>
    <w:rsid w:val="006C63F3"/>
    <w:rsid w:val="006D0B2F"/>
    <w:rsid w:val="006D4319"/>
    <w:rsid w:val="006D51B2"/>
    <w:rsid w:val="006D5B93"/>
    <w:rsid w:val="006D7D9E"/>
    <w:rsid w:val="006E149A"/>
    <w:rsid w:val="006E1ED2"/>
    <w:rsid w:val="006E43E8"/>
    <w:rsid w:val="006E4EDB"/>
    <w:rsid w:val="006E557E"/>
    <w:rsid w:val="006E5CE2"/>
    <w:rsid w:val="006E6EF3"/>
    <w:rsid w:val="006F317A"/>
    <w:rsid w:val="007003AE"/>
    <w:rsid w:val="0070167C"/>
    <w:rsid w:val="0070477B"/>
    <w:rsid w:val="00713B39"/>
    <w:rsid w:val="00715183"/>
    <w:rsid w:val="007166B2"/>
    <w:rsid w:val="00720A21"/>
    <w:rsid w:val="00720D0A"/>
    <w:rsid w:val="00721E3E"/>
    <w:rsid w:val="007232B5"/>
    <w:rsid w:val="00725123"/>
    <w:rsid w:val="0072534A"/>
    <w:rsid w:val="00725A7D"/>
    <w:rsid w:val="00726C50"/>
    <w:rsid w:val="00727F67"/>
    <w:rsid w:val="0073085C"/>
    <w:rsid w:val="00735638"/>
    <w:rsid w:val="0073597D"/>
    <w:rsid w:val="00736D17"/>
    <w:rsid w:val="00740FE8"/>
    <w:rsid w:val="0074137C"/>
    <w:rsid w:val="007423FD"/>
    <w:rsid w:val="00746505"/>
    <w:rsid w:val="00746AD4"/>
    <w:rsid w:val="0074703A"/>
    <w:rsid w:val="00750071"/>
    <w:rsid w:val="00751377"/>
    <w:rsid w:val="00752F1D"/>
    <w:rsid w:val="00752FD2"/>
    <w:rsid w:val="00753C06"/>
    <w:rsid w:val="00754E24"/>
    <w:rsid w:val="007566C0"/>
    <w:rsid w:val="00760727"/>
    <w:rsid w:val="00760EED"/>
    <w:rsid w:val="00762972"/>
    <w:rsid w:val="00764396"/>
    <w:rsid w:val="00764CCF"/>
    <w:rsid w:val="007656EC"/>
    <w:rsid w:val="0076700A"/>
    <w:rsid w:val="007719DC"/>
    <w:rsid w:val="00773B6E"/>
    <w:rsid w:val="00777E86"/>
    <w:rsid w:val="0078046D"/>
    <w:rsid w:val="00781820"/>
    <w:rsid w:val="00783A06"/>
    <w:rsid w:val="00787E54"/>
    <w:rsid w:val="007905DE"/>
    <w:rsid w:val="00790BB3"/>
    <w:rsid w:val="00792043"/>
    <w:rsid w:val="007928F5"/>
    <w:rsid w:val="0079292F"/>
    <w:rsid w:val="00792B2E"/>
    <w:rsid w:val="00795E8C"/>
    <w:rsid w:val="007967FA"/>
    <w:rsid w:val="00796AFC"/>
    <w:rsid w:val="00797E65"/>
    <w:rsid w:val="00797EDD"/>
    <w:rsid w:val="007A2594"/>
    <w:rsid w:val="007A2DFA"/>
    <w:rsid w:val="007A7139"/>
    <w:rsid w:val="007B0322"/>
    <w:rsid w:val="007B147D"/>
    <w:rsid w:val="007B1878"/>
    <w:rsid w:val="007B1B2F"/>
    <w:rsid w:val="007B204E"/>
    <w:rsid w:val="007B3B98"/>
    <w:rsid w:val="007B3F58"/>
    <w:rsid w:val="007B4A5C"/>
    <w:rsid w:val="007B4B4A"/>
    <w:rsid w:val="007B4F1D"/>
    <w:rsid w:val="007C079B"/>
    <w:rsid w:val="007C0E3F"/>
    <w:rsid w:val="007C182E"/>
    <w:rsid w:val="007C206C"/>
    <w:rsid w:val="007C254F"/>
    <w:rsid w:val="007C4AA9"/>
    <w:rsid w:val="007C5729"/>
    <w:rsid w:val="007C5F7C"/>
    <w:rsid w:val="007C7B90"/>
    <w:rsid w:val="007D5142"/>
    <w:rsid w:val="007D5DCA"/>
    <w:rsid w:val="007E236B"/>
    <w:rsid w:val="007E7908"/>
    <w:rsid w:val="007F00E9"/>
    <w:rsid w:val="007F0E97"/>
    <w:rsid w:val="007F25F8"/>
    <w:rsid w:val="007F38A6"/>
    <w:rsid w:val="007F3B60"/>
    <w:rsid w:val="007F6720"/>
    <w:rsid w:val="008017B2"/>
    <w:rsid w:val="008055A4"/>
    <w:rsid w:val="00806109"/>
    <w:rsid w:val="00810C32"/>
    <w:rsid w:val="008111E4"/>
    <w:rsid w:val="00811AF6"/>
    <w:rsid w:val="0081301C"/>
    <w:rsid w:val="00814F4E"/>
    <w:rsid w:val="00817DD6"/>
    <w:rsid w:val="008205B2"/>
    <w:rsid w:val="00821793"/>
    <w:rsid w:val="00822028"/>
    <w:rsid w:val="00822EE3"/>
    <w:rsid w:val="008231D5"/>
    <w:rsid w:val="0082367F"/>
    <w:rsid w:val="00823BCA"/>
    <w:rsid w:val="0082461C"/>
    <w:rsid w:val="0083356C"/>
    <w:rsid w:val="00833A1D"/>
    <w:rsid w:val="0083429E"/>
    <w:rsid w:val="0083642F"/>
    <w:rsid w:val="008421A1"/>
    <w:rsid w:val="008432A2"/>
    <w:rsid w:val="00843904"/>
    <w:rsid w:val="0084639F"/>
    <w:rsid w:val="00850077"/>
    <w:rsid w:val="00850572"/>
    <w:rsid w:val="00850AA9"/>
    <w:rsid w:val="008536BA"/>
    <w:rsid w:val="0085658A"/>
    <w:rsid w:val="0086223A"/>
    <w:rsid w:val="008629A9"/>
    <w:rsid w:val="0086579B"/>
    <w:rsid w:val="00866D98"/>
    <w:rsid w:val="0087051C"/>
    <w:rsid w:val="00871C01"/>
    <w:rsid w:val="008808DD"/>
    <w:rsid w:val="00883B77"/>
    <w:rsid w:val="00883FC8"/>
    <w:rsid w:val="00884F60"/>
    <w:rsid w:val="00893027"/>
    <w:rsid w:val="00893C19"/>
    <w:rsid w:val="008963B1"/>
    <w:rsid w:val="00897630"/>
    <w:rsid w:val="00897DE4"/>
    <w:rsid w:val="008A3E93"/>
    <w:rsid w:val="008A4210"/>
    <w:rsid w:val="008A5A06"/>
    <w:rsid w:val="008A6C65"/>
    <w:rsid w:val="008B3F1C"/>
    <w:rsid w:val="008B4368"/>
    <w:rsid w:val="008B7616"/>
    <w:rsid w:val="008B7E2A"/>
    <w:rsid w:val="008B7FCF"/>
    <w:rsid w:val="008C10AC"/>
    <w:rsid w:val="008C1485"/>
    <w:rsid w:val="008C1B91"/>
    <w:rsid w:val="008C1E25"/>
    <w:rsid w:val="008C6B28"/>
    <w:rsid w:val="008D0C8B"/>
    <w:rsid w:val="008D5842"/>
    <w:rsid w:val="008D5D17"/>
    <w:rsid w:val="008D5FEF"/>
    <w:rsid w:val="008D6C8D"/>
    <w:rsid w:val="008D781E"/>
    <w:rsid w:val="008E0048"/>
    <w:rsid w:val="008E031C"/>
    <w:rsid w:val="008E0862"/>
    <w:rsid w:val="008E2ACB"/>
    <w:rsid w:val="008E2B54"/>
    <w:rsid w:val="008E4404"/>
    <w:rsid w:val="008E49A4"/>
    <w:rsid w:val="008E58C7"/>
    <w:rsid w:val="008E5905"/>
    <w:rsid w:val="008E5A9E"/>
    <w:rsid w:val="008E6099"/>
    <w:rsid w:val="008F00C0"/>
    <w:rsid w:val="008F1024"/>
    <w:rsid w:val="008F10EE"/>
    <w:rsid w:val="008F3326"/>
    <w:rsid w:val="008F5021"/>
    <w:rsid w:val="008F57C2"/>
    <w:rsid w:val="00902313"/>
    <w:rsid w:val="00902A49"/>
    <w:rsid w:val="00906492"/>
    <w:rsid w:val="00907818"/>
    <w:rsid w:val="00910465"/>
    <w:rsid w:val="00911ACE"/>
    <w:rsid w:val="00916D86"/>
    <w:rsid w:val="00921E9C"/>
    <w:rsid w:val="009232D9"/>
    <w:rsid w:val="00924A9B"/>
    <w:rsid w:val="009256EF"/>
    <w:rsid w:val="009278E0"/>
    <w:rsid w:val="0093020B"/>
    <w:rsid w:val="00933FF4"/>
    <w:rsid w:val="00936932"/>
    <w:rsid w:val="00936C5B"/>
    <w:rsid w:val="009400EE"/>
    <w:rsid w:val="00941F62"/>
    <w:rsid w:val="00942692"/>
    <w:rsid w:val="00943573"/>
    <w:rsid w:val="00946222"/>
    <w:rsid w:val="00947883"/>
    <w:rsid w:val="00950725"/>
    <w:rsid w:val="00952619"/>
    <w:rsid w:val="0095283D"/>
    <w:rsid w:val="00952C86"/>
    <w:rsid w:val="009574F3"/>
    <w:rsid w:val="0095796C"/>
    <w:rsid w:val="00961945"/>
    <w:rsid w:val="00963E27"/>
    <w:rsid w:val="00966839"/>
    <w:rsid w:val="009701BD"/>
    <w:rsid w:val="00970405"/>
    <w:rsid w:val="0097082A"/>
    <w:rsid w:val="00971B61"/>
    <w:rsid w:val="0097476E"/>
    <w:rsid w:val="00974971"/>
    <w:rsid w:val="00980C31"/>
    <w:rsid w:val="009818D8"/>
    <w:rsid w:val="0098238B"/>
    <w:rsid w:val="009879DB"/>
    <w:rsid w:val="00987C37"/>
    <w:rsid w:val="0099098E"/>
    <w:rsid w:val="009955FF"/>
    <w:rsid w:val="009969E2"/>
    <w:rsid w:val="00996D4B"/>
    <w:rsid w:val="009A1170"/>
    <w:rsid w:val="009A257F"/>
    <w:rsid w:val="009A395B"/>
    <w:rsid w:val="009A78CC"/>
    <w:rsid w:val="009A7F2A"/>
    <w:rsid w:val="009B0636"/>
    <w:rsid w:val="009B1F53"/>
    <w:rsid w:val="009B3C68"/>
    <w:rsid w:val="009B3EBE"/>
    <w:rsid w:val="009B701A"/>
    <w:rsid w:val="009C4901"/>
    <w:rsid w:val="009C76F3"/>
    <w:rsid w:val="009C7D62"/>
    <w:rsid w:val="009D0B42"/>
    <w:rsid w:val="009D259D"/>
    <w:rsid w:val="009D30C1"/>
    <w:rsid w:val="009D3F41"/>
    <w:rsid w:val="009E690A"/>
    <w:rsid w:val="009E6FBA"/>
    <w:rsid w:val="009F1AD4"/>
    <w:rsid w:val="009F2BED"/>
    <w:rsid w:val="009F3069"/>
    <w:rsid w:val="009F3692"/>
    <w:rsid w:val="009F5D2A"/>
    <w:rsid w:val="00A01D82"/>
    <w:rsid w:val="00A039B7"/>
    <w:rsid w:val="00A073D0"/>
    <w:rsid w:val="00A23E33"/>
    <w:rsid w:val="00A24F45"/>
    <w:rsid w:val="00A27638"/>
    <w:rsid w:val="00A278F0"/>
    <w:rsid w:val="00A315DB"/>
    <w:rsid w:val="00A3318A"/>
    <w:rsid w:val="00A34352"/>
    <w:rsid w:val="00A348D3"/>
    <w:rsid w:val="00A3711A"/>
    <w:rsid w:val="00A3775C"/>
    <w:rsid w:val="00A37FD7"/>
    <w:rsid w:val="00A41CCC"/>
    <w:rsid w:val="00A43F1F"/>
    <w:rsid w:val="00A46525"/>
    <w:rsid w:val="00A47589"/>
    <w:rsid w:val="00A50060"/>
    <w:rsid w:val="00A50D9D"/>
    <w:rsid w:val="00A53000"/>
    <w:rsid w:val="00A545C6"/>
    <w:rsid w:val="00A553A0"/>
    <w:rsid w:val="00A56852"/>
    <w:rsid w:val="00A5799B"/>
    <w:rsid w:val="00A609A7"/>
    <w:rsid w:val="00A65668"/>
    <w:rsid w:val="00A65BA5"/>
    <w:rsid w:val="00A668F6"/>
    <w:rsid w:val="00A711D7"/>
    <w:rsid w:val="00A71506"/>
    <w:rsid w:val="00A718FD"/>
    <w:rsid w:val="00A73D61"/>
    <w:rsid w:val="00A75F87"/>
    <w:rsid w:val="00A778FD"/>
    <w:rsid w:val="00A8046B"/>
    <w:rsid w:val="00A81F16"/>
    <w:rsid w:val="00A83407"/>
    <w:rsid w:val="00A84585"/>
    <w:rsid w:val="00A849B0"/>
    <w:rsid w:val="00A9084C"/>
    <w:rsid w:val="00A915B8"/>
    <w:rsid w:val="00A9230E"/>
    <w:rsid w:val="00A94ECD"/>
    <w:rsid w:val="00A95639"/>
    <w:rsid w:val="00A95D8B"/>
    <w:rsid w:val="00A95DC3"/>
    <w:rsid w:val="00A971E3"/>
    <w:rsid w:val="00AA1109"/>
    <w:rsid w:val="00AA20CB"/>
    <w:rsid w:val="00AA7AEF"/>
    <w:rsid w:val="00AB3936"/>
    <w:rsid w:val="00AB4053"/>
    <w:rsid w:val="00AB7403"/>
    <w:rsid w:val="00AB7DDB"/>
    <w:rsid w:val="00AC0270"/>
    <w:rsid w:val="00AC064B"/>
    <w:rsid w:val="00AC3EA3"/>
    <w:rsid w:val="00AC4DDE"/>
    <w:rsid w:val="00AC525C"/>
    <w:rsid w:val="00AC713A"/>
    <w:rsid w:val="00AC792D"/>
    <w:rsid w:val="00AD1872"/>
    <w:rsid w:val="00AD4C56"/>
    <w:rsid w:val="00AD564D"/>
    <w:rsid w:val="00AD6BF5"/>
    <w:rsid w:val="00AE0A86"/>
    <w:rsid w:val="00AE1DD7"/>
    <w:rsid w:val="00AE6985"/>
    <w:rsid w:val="00AE6F94"/>
    <w:rsid w:val="00AE6FD9"/>
    <w:rsid w:val="00AF58FD"/>
    <w:rsid w:val="00AF627F"/>
    <w:rsid w:val="00B00012"/>
    <w:rsid w:val="00B01214"/>
    <w:rsid w:val="00B01394"/>
    <w:rsid w:val="00B03172"/>
    <w:rsid w:val="00B06663"/>
    <w:rsid w:val="00B07448"/>
    <w:rsid w:val="00B101C8"/>
    <w:rsid w:val="00B116F8"/>
    <w:rsid w:val="00B11862"/>
    <w:rsid w:val="00B14394"/>
    <w:rsid w:val="00B15724"/>
    <w:rsid w:val="00B172AA"/>
    <w:rsid w:val="00B174A4"/>
    <w:rsid w:val="00B20A6D"/>
    <w:rsid w:val="00B214C1"/>
    <w:rsid w:val="00B23463"/>
    <w:rsid w:val="00B24951"/>
    <w:rsid w:val="00B25452"/>
    <w:rsid w:val="00B31926"/>
    <w:rsid w:val="00B31E2F"/>
    <w:rsid w:val="00B32889"/>
    <w:rsid w:val="00B40FC7"/>
    <w:rsid w:val="00B45B43"/>
    <w:rsid w:val="00B47138"/>
    <w:rsid w:val="00B52D21"/>
    <w:rsid w:val="00B5460E"/>
    <w:rsid w:val="00B54621"/>
    <w:rsid w:val="00B57862"/>
    <w:rsid w:val="00B600A4"/>
    <w:rsid w:val="00B632D9"/>
    <w:rsid w:val="00B64791"/>
    <w:rsid w:val="00B657B8"/>
    <w:rsid w:val="00B70CBC"/>
    <w:rsid w:val="00B70EA9"/>
    <w:rsid w:val="00B718BD"/>
    <w:rsid w:val="00B7331C"/>
    <w:rsid w:val="00B73F4D"/>
    <w:rsid w:val="00B75218"/>
    <w:rsid w:val="00B75F9F"/>
    <w:rsid w:val="00B76610"/>
    <w:rsid w:val="00B76869"/>
    <w:rsid w:val="00B80025"/>
    <w:rsid w:val="00B803E4"/>
    <w:rsid w:val="00B811DE"/>
    <w:rsid w:val="00B81A43"/>
    <w:rsid w:val="00B84920"/>
    <w:rsid w:val="00B84CB4"/>
    <w:rsid w:val="00B8556A"/>
    <w:rsid w:val="00B86128"/>
    <w:rsid w:val="00B87E30"/>
    <w:rsid w:val="00B94E8E"/>
    <w:rsid w:val="00B9562A"/>
    <w:rsid w:val="00BA1850"/>
    <w:rsid w:val="00BA2257"/>
    <w:rsid w:val="00BA43A7"/>
    <w:rsid w:val="00BB4FD8"/>
    <w:rsid w:val="00BB5390"/>
    <w:rsid w:val="00BB7C92"/>
    <w:rsid w:val="00BC037C"/>
    <w:rsid w:val="00BC10A6"/>
    <w:rsid w:val="00BC2FBE"/>
    <w:rsid w:val="00BC3E4F"/>
    <w:rsid w:val="00BC51BE"/>
    <w:rsid w:val="00BC57DC"/>
    <w:rsid w:val="00BD6A41"/>
    <w:rsid w:val="00BE2867"/>
    <w:rsid w:val="00BE2D1B"/>
    <w:rsid w:val="00BE6CC5"/>
    <w:rsid w:val="00BE71EF"/>
    <w:rsid w:val="00BE7803"/>
    <w:rsid w:val="00BE7C63"/>
    <w:rsid w:val="00BF1E7C"/>
    <w:rsid w:val="00BF1F4D"/>
    <w:rsid w:val="00BF3F0D"/>
    <w:rsid w:val="00BF57B9"/>
    <w:rsid w:val="00BF59BD"/>
    <w:rsid w:val="00BF612D"/>
    <w:rsid w:val="00C012A3"/>
    <w:rsid w:val="00C023A6"/>
    <w:rsid w:val="00C037E3"/>
    <w:rsid w:val="00C037F2"/>
    <w:rsid w:val="00C04D88"/>
    <w:rsid w:val="00C06EAA"/>
    <w:rsid w:val="00C1130C"/>
    <w:rsid w:val="00C11DA9"/>
    <w:rsid w:val="00C17249"/>
    <w:rsid w:val="00C20A70"/>
    <w:rsid w:val="00C20C97"/>
    <w:rsid w:val="00C2406A"/>
    <w:rsid w:val="00C246A0"/>
    <w:rsid w:val="00C24F7B"/>
    <w:rsid w:val="00C2514F"/>
    <w:rsid w:val="00C2669F"/>
    <w:rsid w:val="00C27630"/>
    <w:rsid w:val="00C300D4"/>
    <w:rsid w:val="00C3319D"/>
    <w:rsid w:val="00C343EA"/>
    <w:rsid w:val="00C40697"/>
    <w:rsid w:val="00C42299"/>
    <w:rsid w:val="00C4480A"/>
    <w:rsid w:val="00C50D9F"/>
    <w:rsid w:val="00C52A7B"/>
    <w:rsid w:val="00C5575E"/>
    <w:rsid w:val="00C57FA4"/>
    <w:rsid w:val="00C61F56"/>
    <w:rsid w:val="00C6324C"/>
    <w:rsid w:val="00C679AA"/>
    <w:rsid w:val="00C700AA"/>
    <w:rsid w:val="00C724CF"/>
    <w:rsid w:val="00C752E0"/>
    <w:rsid w:val="00C75972"/>
    <w:rsid w:val="00C765F3"/>
    <w:rsid w:val="00C779DE"/>
    <w:rsid w:val="00C811AB"/>
    <w:rsid w:val="00C81D7D"/>
    <w:rsid w:val="00C82792"/>
    <w:rsid w:val="00C856FB"/>
    <w:rsid w:val="00C85824"/>
    <w:rsid w:val="00C86A71"/>
    <w:rsid w:val="00C87184"/>
    <w:rsid w:val="00C87CA6"/>
    <w:rsid w:val="00C914D4"/>
    <w:rsid w:val="00C91509"/>
    <w:rsid w:val="00C92803"/>
    <w:rsid w:val="00C930F6"/>
    <w:rsid w:val="00C948FD"/>
    <w:rsid w:val="00C95480"/>
    <w:rsid w:val="00CA069D"/>
    <w:rsid w:val="00CA3231"/>
    <w:rsid w:val="00CA4C23"/>
    <w:rsid w:val="00CA6016"/>
    <w:rsid w:val="00CB1DAD"/>
    <w:rsid w:val="00CB43D5"/>
    <w:rsid w:val="00CB57DE"/>
    <w:rsid w:val="00CB5F25"/>
    <w:rsid w:val="00CC6146"/>
    <w:rsid w:val="00CC76F9"/>
    <w:rsid w:val="00CD066B"/>
    <w:rsid w:val="00CD0D3A"/>
    <w:rsid w:val="00CD12EC"/>
    <w:rsid w:val="00CD46E2"/>
    <w:rsid w:val="00CD51D0"/>
    <w:rsid w:val="00CD64B4"/>
    <w:rsid w:val="00CD7C99"/>
    <w:rsid w:val="00CE33D7"/>
    <w:rsid w:val="00CE4755"/>
    <w:rsid w:val="00CE47B2"/>
    <w:rsid w:val="00CE50C8"/>
    <w:rsid w:val="00CE6418"/>
    <w:rsid w:val="00CF02A6"/>
    <w:rsid w:val="00CF05CB"/>
    <w:rsid w:val="00CF0682"/>
    <w:rsid w:val="00CF0985"/>
    <w:rsid w:val="00CF3FFD"/>
    <w:rsid w:val="00CF5899"/>
    <w:rsid w:val="00D00D0B"/>
    <w:rsid w:val="00D01677"/>
    <w:rsid w:val="00D0260D"/>
    <w:rsid w:val="00D04B69"/>
    <w:rsid w:val="00D06741"/>
    <w:rsid w:val="00D06A1C"/>
    <w:rsid w:val="00D07107"/>
    <w:rsid w:val="00D07B9C"/>
    <w:rsid w:val="00D1109E"/>
    <w:rsid w:val="00D11AED"/>
    <w:rsid w:val="00D13431"/>
    <w:rsid w:val="00D1403C"/>
    <w:rsid w:val="00D140ED"/>
    <w:rsid w:val="00D165A4"/>
    <w:rsid w:val="00D2065E"/>
    <w:rsid w:val="00D207F0"/>
    <w:rsid w:val="00D261E4"/>
    <w:rsid w:val="00D26260"/>
    <w:rsid w:val="00D2731A"/>
    <w:rsid w:val="00D27FA5"/>
    <w:rsid w:val="00D313D3"/>
    <w:rsid w:val="00D31722"/>
    <w:rsid w:val="00D32760"/>
    <w:rsid w:val="00D32FB0"/>
    <w:rsid w:val="00D33D2B"/>
    <w:rsid w:val="00D353A6"/>
    <w:rsid w:val="00D3698F"/>
    <w:rsid w:val="00D375FF"/>
    <w:rsid w:val="00D4024E"/>
    <w:rsid w:val="00D45514"/>
    <w:rsid w:val="00D537FA"/>
    <w:rsid w:val="00D54E84"/>
    <w:rsid w:val="00D567A1"/>
    <w:rsid w:val="00D5765C"/>
    <w:rsid w:val="00D60EF7"/>
    <w:rsid w:val="00D61475"/>
    <w:rsid w:val="00D62467"/>
    <w:rsid w:val="00D65281"/>
    <w:rsid w:val="00D6630B"/>
    <w:rsid w:val="00D70C68"/>
    <w:rsid w:val="00D721C9"/>
    <w:rsid w:val="00D74104"/>
    <w:rsid w:val="00D765ED"/>
    <w:rsid w:val="00D76E1D"/>
    <w:rsid w:val="00D80C2A"/>
    <w:rsid w:val="00D80D99"/>
    <w:rsid w:val="00D820F1"/>
    <w:rsid w:val="00D82CD8"/>
    <w:rsid w:val="00D84FAF"/>
    <w:rsid w:val="00D90BED"/>
    <w:rsid w:val="00D91CEB"/>
    <w:rsid w:val="00D93003"/>
    <w:rsid w:val="00D9503C"/>
    <w:rsid w:val="00D961A8"/>
    <w:rsid w:val="00D96D62"/>
    <w:rsid w:val="00D9762E"/>
    <w:rsid w:val="00D97636"/>
    <w:rsid w:val="00D979F4"/>
    <w:rsid w:val="00D97F2D"/>
    <w:rsid w:val="00DA1DA4"/>
    <w:rsid w:val="00DA5CEF"/>
    <w:rsid w:val="00DA6A9E"/>
    <w:rsid w:val="00DB261C"/>
    <w:rsid w:val="00DB4837"/>
    <w:rsid w:val="00DB6C38"/>
    <w:rsid w:val="00DB75DD"/>
    <w:rsid w:val="00DB764F"/>
    <w:rsid w:val="00DC26E8"/>
    <w:rsid w:val="00DC289B"/>
    <w:rsid w:val="00DC367D"/>
    <w:rsid w:val="00DC62FA"/>
    <w:rsid w:val="00DC74A9"/>
    <w:rsid w:val="00DD2DDA"/>
    <w:rsid w:val="00DD3304"/>
    <w:rsid w:val="00DD4543"/>
    <w:rsid w:val="00DD73EF"/>
    <w:rsid w:val="00DE0456"/>
    <w:rsid w:val="00DE23E8"/>
    <w:rsid w:val="00DE3017"/>
    <w:rsid w:val="00DE4723"/>
    <w:rsid w:val="00DE6C5D"/>
    <w:rsid w:val="00DE7466"/>
    <w:rsid w:val="00DF0B03"/>
    <w:rsid w:val="00DF2C30"/>
    <w:rsid w:val="00DF7672"/>
    <w:rsid w:val="00DF7EED"/>
    <w:rsid w:val="00E0128B"/>
    <w:rsid w:val="00E0432C"/>
    <w:rsid w:val="00E043D0"/>
    <w:rsid w:val="00E0494E"/>
    <w:rsid w:val="00E11C9F"/>
    <w:rsid w:val="00E13122"/>
    <w:rsid w:val="00E136D3"/>
    <w:rsid w:val="00E13FA7"/>
    <w:rsid w:val="00E14ED5"/>
    <w:rsid w:val="00E1574B"/>
    <w:rsid w:val="00E20832"/>
    <w:rsid w:val="00E217FE"/>
    <w:rsid w:val="00E21867"/>
    <w:rsid w:val="00E21F25"/>
    <w:rsid w:val="00E24149"/>
    <w:rsid w:val="00E32A12"/>
    <w:rsid w:val="00E360CC"/>
    <w:rsid w:val="00E37F3C"/>
    <w:rsid w:val="00E40542"/>
    <w:rsid w:val="00E42655"/>
    <w:rsid w:val="00E44EBD"/>
    <w:rsid w:val="00E466C4"/>
    <w:rsid w:val="00E46D91"/>
    <w:rsid w:val="00E527FE"/>
    <w:rsid w:val="00E54017"/>
    <w:rsid w:val="00E54B77"/>
    <w:rsid w:val="00E55C21"/>
    <w:rsid w:val="00E63C90"/>
    <w:rsid w:val="00E6480F"/>
    <w:rsid w:val="00E64E17"/>
    <w:rsid w:val="00E66754"/>
    <w:rsid w:val="00E66B85"/>
    <w:rsid w:val="00E7115D"/>
    <w:rsid w:val="00E733E9"/>
    <w:rsid w:val="00E734EE"/>
    <w:rsid w:val="00E73C18"/>
    <w:rsid w:val="00E7662E"/>
    <w:rsid w:val="00E76C2C"/>
    <w:rsid w:val="00E77A7C"/>
    <w:rsid w:val="00E83B9F"/>
    <w:rsid w:val="00E84072"/>
    <w:rsid w:val="00E87596"/>
    <w:rsid w:val="00E9229C"/>
    <w:rsid w:val="00E922B9"/>
    <w:rsid w:val="00E92B4F"/>
    <w:rsid w:val="00E96707"/>
    <w:rsid w:val="00E96F01"/>
    <w:rsid w:val="00EA376E"/>
    <w:rsid w:val="00EA3D3C"/>
    <w:rsid w:val="00EA5625"/>
    <w:rsid w:val="00EA5E21"/>
    <w:rsid w:val="00EA786A"/>
    <w:rsid w:val="00EB02DE"/>
    <w:rsid w:val="00EB1792"/>
    <w:rsid w:val="00EB19A0"/>
    <w:rsid w:val="00EB46A7"/>
    <w:rsid w:val="00EB56DD"/>
    <w:rsid w:val="00EC2FA8"/>
    <w:rsid w:val="00EC402D"/>
    <w:rsid w:val="00EC77C6"/>
    <w:rsid w:val="00EC7CC3"/>
    <w:rsid w:val="00ED2F6C"/>
    <w:rsid w:val="00ED451E"/>
    <w:rsid w:val="00ED5D98"/>
    <w:rsid w:val="00ED6530"/>
    <w:rsid w:val="00ED74AE"/>
    <w:rsid w:val="00ED74FC"/>
    <w:rsid w:val="00ED7516"/>
    <w:rsid w:val="00EE20EB"/>
    <w:rsid w:val="00EE2977"/>
    <w:rsid w:val="00EE2C78"/>
    <w:rsid w:val="00EE3D9E"/>
    <w:rsid w:val="00EE43FA"/>
    <w:rsid w:val="00EE4CE1"/>
    <w:rsid w:val="00EE5ED8"/>
    <w:rsid w:val="00EE6E34"/>
    <w:rsid w:val="00EE6E74"/>
    <w:rsid w:val="00EE7047"/>
    <w:rsid w:val="00EF5CC5"/>
    <w:rsid w:val="00EF61FF"/>
    <w:rsid w:val="00EF6DC9"/>
    <w:rsid w:val="00EF7CCD"/>
    <w:rsid w:val="00F0208D"/>
    <w:rsid w:val="00F0390C"/>
    <w:rsid w:val="00F03BC7"/>
    <w:rsid w:val="00F04FB9"/>
    <w:rsid w:val="00F05E88"/>
    <w:rsid w:val="00F0685F"/>
    <w:rsid w:val="00F13AEA"/>
    <w:rsid w:val="00F20A61"/>
    <w:rsid w:val="00F20B9C"/>
    <w:rsid w:val="00F24D9E"/>
    <w:rsid w:val="00F259E5"/>
    <w:rsid w:val="00F25B55"/>
    <w:rsid w:val="00F305C6"/>
    <w:rsid w:val="00F3103A"/>
    <w:rsid w:val="00F32FAE"/>
    <w:rsid w:val="00F46494"/>
    <w:rsid w:val="00F47736"/>
    <w:rsid w:val="00F5374A"/>
    <w:rsid w:val="00F558AB"/>
    <w:rsid w:val="00F55D63"/>
    <w:rsid w:val="00F6173F"/>
    <w:rsid w:val="00F61D89"/>
    <w:rsid w:val="00F673CD"/>
    <w:rsid w:val="00F70975"/>
    <w:rsid w:val="00F75C38"/>
    <w:rsid w:val="00F76819"/>
    <w:rsid w:val="00F77E49"/>
    <w:rsid w:val="00F81D6E"/>
    <w:rsid w:val="00F82FFA"/>
    <w:rsid w:val="00F84351"/>
    <w:rsid w:val="00F8534C"/>
    <w:rsid w:val="00F86ABB"/>
    <w:rsid w:val="00F97DE6"/>
    <w:rsid w:val="00F97F79"/>
    <w:rsid w:val="00FA778F"/>
    <w:rsid w:val="00FB0CE2"/>
    <w:rsid w:val="00FB2ABE"/>
    <w:rsid w:val="00FB357E"/>
    <w:rsid w:val="00FB3D7C"/>
    <w:rsid w:val="00FB438D"/>
    <w:rsid w:val="00FB577B"/>
    <w:rsid w:val="00FB6415"/>
    <w:rsid w:val="00FB7F9C"/>
    <w:rsid w:val="00FC0EA4"/>
    <w:rsid w:val="00FC1C1F"/>
    <w:rsid w:val="00FC2782"/>
    <w:rsid w:val="00FC5544"/>
    <w:rsid w:val="00FC7153"/>
    <w:rsid w:val="00FD1378"/>
    <w:rsid w:val="00FD195C"/>
    <w:rsid w:val="00FD277A"/>
    <w:rsid w:val="00FD5CB0"/>
    <w:rsid w:val="00FD73B3"/>
    <w:rsid w:val="00FD7648"/>
    <w:rsid w:val="00FE1A6C"/>
    <w:rsid w:val="00FE2FA3"/>
    <w:rsid w:val="00FE43D5"/>
    <w:rsid w:val="00FE5526"/>
    <w:rsid w:val="00FE58AB"/>
    <w:rsid w:val="00FE63B2"/>
    <w:rsid w:val="00FE701C"/>
    <w:rsid w:val="00FE759E"/>
    <w:rsid w:val="00FE7A6D"/>
    <w:rsid w:val="00FF26D4"/>
    <w:rsid w:val="00FF3082"/>
    <w:rsid w:val="00FF4DE1"/>
    <w:rsid w:val="00FF79F7"/>
    <w:rsid w:val="00FF7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4AB866"/>
  <w15:docId w15:val="{1E7DBD91-60B8-4ED2-8119-54412784B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11309530">
      <w:bodyDiv w:val="1"/>
      <w:marLeft w:val="0"/>
      <w:marRight w:val="0"/>
      <w:marTop w:val="0"/>
      <w:marBottom w:val="0"/>
      <w:divBdr>
        <w:top w:val="none" w:sz="0" w:space="0" w:color="auto"/>
        <w:left w:val="none" w:sz="0" w:space="0" w:color="auto"/>
        <w:bottom w:val="none" w:sz="0" w:space="0" w:color="auto"/>
        <w:right w:val="none" w:sz="0" w:space="0" w:color="auto"/>
      </w:divBdr>
    </w:div>
    <w:div w:id="25933714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31514054">
      <w:bodyDiv w:val="1"/>
      <w:marLeft w:val="0"/>
      <w:marRight w:val="0"/>
      <w:marTop w:val="0"/>
      <w:marBottom w:val="0"/>
      <w:divBdr>
        <w:top w:val="none" w:sz="0" w:space="0" w:color="auto"/>
        <w:left w:val="none" w:sz="0" w:space="0" w:color="auto"/>
        <w:bottom w:val="none" w:sz="0" w:space="0" w:color="auto"/>
        <w:right w:val="none" w:sz="0" w:space="0" w:color="auto"/>
      </w:divBdr>
    </w:div>
    <w:div w:id="464860198">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64468688">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465388712">
      <w:bodyDiv w:val="1"/>
      <w:marLeft w:val="0"/>
      <w:marRight w:val="0"/>
      <w:marTop w:val="0"/>
      <w:marBottom w:val="0"/>
      <w:divBdr>
        <w:top w:val="none" w:sz="0" w:space="0" w:color="auto"/>
        <w:left w:val="none" w:sz="0" w:space="0" w:color="auto"/>
        <w:bottom w:val="none" w:sz="0" w:space="0" w:color="auto"/>
        <w:right w:val="none" w:sz="0" w:space="0" w:color="auto"/>
      </w:divBdr>
    </w:div>
    <w:div w:id="1542471823">
      <w:bodyDiv w:val="1"/>
      <w:marLeft w:val="0"/>
      <w:marRight w:val="0"/>
      <w:marTop w:val="0"/>
      <w:marBottom w:val="0"/>
      <w:divBdr>
        <w:top w:val="none" w:sz="0" w:space="0" w:color="auto"/>
        <w:left w:val="none" w:sz="0" w:space="0" w:color="auto"/>
        <w:bottom w:val="none" w:sz="0" w:space="0" w:color="auto"/>
        <w:right w:val="none" w:sz="0" w:space="0" w:color="auto"/>
      </w:divBdr>
    </w:div>
    <w:div w:id="1690057668">
      <w:bodyDiv w:val="1"/>
      <w:marLeft w:val="0"/>
      <w:marRight w:val="0"/>
      <w:marTop w:val="0"/>
      <w:marBottom w:val="0"/>
      <w:divBdr>
        <w:top w:val="none" w:sz="0" w:space="0" w:color="auto"/>
        <w:left w:val="none" w:sz="0" w:space="0" w:color="auto"/>
        <w:bottom w:val="none" w:sz="0" w:space="0" w:color="auto"/>
        <w:right w:val="none" w:sz="0" w:space="0" w:color="auto"/>
      </w:divBdr>
    </w:div>
    <w:div w:id="1779106659">
      <w:bodyDiv w:val="1"/>
      <w:marLeft w:val="0"/>
      <w:marRight w:val="0"/>
      <w:marTop w:val="0"/>
      <w:marBottom w:val="0"/>
      <w:divBdr>
        <w:top w:val="none" w:sz="0" w:space="0" w:color="auto"/>
        <w:left w:val="none" w:sz="0" w:space="0" w:color="auto"/>
        <w:bottom w:val="none" w:sz="0" w:space="0" w:color="auto"/>
        <w:right w:val="none" w:sz="0" w:space="0" w:color="auto"/>
      </w:divBdr>
    </w:div>
    <w:div w:id="182531630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1943032431">
      <w:bodyDiv w:val="1"/>
      <w:marLeft w:val="0"/>
      <w:marRight w:val="0"/>
      <w:marTop w:val="0"/>
      <w:marBottom w:val="0"/>
      <w:divBdr>
        <w:top w:val="none" w:sz="0" w:space="0" w:color="auto"/>
        <w:left w:val="none" w:sz="0" w:space="0" w:color="auto"/>
        <w:bottom w:val="none" w:sz="0" w:space="0" w:color="auto"/>
        <w:right w:val="none" w:sz="0" w:space="0" w:color="auto"/>
      </w:divBdr>
    </w:div>
    <w:div w:id="199918795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4C68055-56CC-4E48-80CB-47EE315A65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7</Pages>
  <Words>45037</Words>
  <Characters>255816</Characters>
  <Application>Microsoft Office Word</Application>
  <DocSecurity>0</DocSecurity>
  <Lines>3553</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48</cp:revision>
  <cp:lastPrinted>2018-04-12T18:07:00Z</cp:lastPrinted>
  <dcterms:created xsi:type="dcterms:W3CDTF">2018-11-30T18:54:00Z</dcterms:created>
  <dcterms:modified xsi:type="dcterms:W3CDTF">2018-12-04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